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23F298AE" w:rsidR="006D08F7" w:rsidRDefault="002966FB" w:rsidP="001434C4">
      <w:pPr>
        <w:pStyle w:val="ThesisTitle"/>
      </w:pPr>
      <w:r w:rsidRPr="001434C4">
        <w:t>Developmental temperature, repeatability of metabolic rate at different temperatures</w:t>
      </w:r>
    </w:p>
    <w:p w14:paraId="2CD800F0" w14:textId="77777777" w:rsidR="00D70D7A" w:rsidRPr="001434C4" w:rsidRDefault="00D70D7A" w:rsidP="000409B7">
      <w:pPr>
        <w:pStyle w:val="Thesisnormal"/>
      </w:pP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4" w:history="1">
        <w:r w:rsidRPr="00B0332F">
          <w:rPr>
            <w:rStyle w:val="Hyperlink"/>
          </w:rPr>
          <w:t>fonti.kar@gmail.com</w:t>
        </w:r>
      </w:hyperlink>
    </w:p>
    <w:p w14:paraId="30DB159A" w14:textId="4D13F1FD" w:rsidR="002966FB" w:rsidRDefault="002966FB" w:rsidP="007F39CD">
      <w:pPr>
        <w:pStyle w:val="Thesissectionheading"/>
      </w:pPr>
      <w:r>
        <w:t>Abstract</w:t>
      </w: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254EC978" w14:textId="5A294862" w:rsidR="0080090F"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sensiti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47CF0">
        <w:t>,</w:t>
      </w:r>
      <w:r w:rsidR="00E5174D">
        <w:t xml:space="preserve"> provided that</w:t>
      </w:r>
      <w:r w:rsidR="00047CF0">
        <w:t xml:space="preserve"> early</w:t>
      </w:r>
      <w:r w:rsidR="00E5174D">
        <w:t xml:space="preserve"> cues are predictive of later life</w:t>
      </w:r>
      <w:r w:rsidR="00047CF0">
        <w:t xml:space="preserve"> conditions</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E5174D">
        <w:t xml:space="preserve">. </w:t>
      </w:r>
      <w:r w:rsidR="00047CF0">
        <w:t xml:space="preserve">These responses have significant </w:t>
      </w:r>
      <w:r w:rsidR="0080090F">
        <w:t>impacts</w:t>
      </w:r>
      <w:r w:rsidR="00047CF0">
        <w:t xml:space="preserve"> such as changing </w:t>
      </w:r>
      <w:r w:rsidR="00A83923">
        <w:t>population dynamics and facilitat</w:t>
      </w:r>
      <w:r w:rsidR="00047CF0">
        <w:t>ing</w:t>
      </w:r>
      <w:r w:rsidR="00A83923">
        <w:t xml:space="preserve"> the evolution of novel traits for selection to act upo</w:t>
      </w:r>
      <w:r w:rsidR="00D23CD0">
        <w:t>n</w:t>
      </w:r>
      <w:r w:rsidR="001B01CC">
        <w:t xml:space="preserve"> </w:t>
      </w:r>
      <w:r w:rsidR="001B01CC">
        <w:fldChar w:fldCharType="begin"/>
      </w:r>
      <w:r w:rsidR="001B01CC">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B01CC">
        <w:fldChar w:fldCharType="separate"/>
      </w:r>
      <w:r w:rsidR="001B01CC">
        <w:rPr>
          <w:noProof/>
        </w:rPr>
        <w:t>(Forsman, 2014; Moczek et al., 2011; West-Eberhard, 2003)</w:t>
      </w:r>
      <w:r w:rsidR="001B01CC">
        <w:fldChar w:fldCharType="end"/>
      </w:r>
      <w:r w:rsidR="00A83923">
        <w:t>.</w:t>
      </w:r>
      <w:r w:rsidR="0080090F" w:rsidRPr="0080090F">
        <w:t xml:space="preserve"> </w:t>
      </w:r>
      <w:r w:rsidR="0080090F">
        <w:t>Despite its importance for persistence under changing environments, we still have a limited understanding on how developmental cues can influence an individual’s capacity to adjust to environment</w:t>
      </w:r>
      <w:r w:rsidR="00F544E6">
        <w:t xml:space="preserve"> </w:t>
      </w:r>
      <w:r w:rsidR="00F544E6">
        <w:fldChar w:fldCharType="begin"/>
      </w:r>
      <w:r w:rsidR="00F544E6">
        <w:instrText xml:space="preserve"> ADDIN ZOTERO_ITEM CSL_CITATION {"citationID":"U7zG3JGP","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544E6">
        <w:fldChar w:fldCharType="separate"/>
      </w:r>
      <w:r w:rsidR="00F544E6">
        <w:rPr>
          <w:noProof/>
        </w:rPr>
        <w:t>(Ghalambor et al., 2007)</w:t>
      </w:r>
      <w:r w:rsidR="00F544E6">
        <w:fldChar w:fldCharType="end"/>
      </w:r>
      <w:r w:rsidR="0080090F">
        <w:t xml:space="preserve">. </w:t>
      </w:r>
    </w:p>
    <w:p w14:paraId="6A3ECA1A" w14:textId="77777777" w:rsidR="00BD5AC4" w:rsidRDefault="00BD5AC4" w:rsidP="00B35650">
      <w:pPr>
        <w:pStyle w:val="Thesisnormal"/>
      </w:pPr>
    </w:p>
    <w:p w14:paraId="71452D26" w14:textId="37F3E0EA"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also exhibit </w:t>
      </w:r>
      <w:r w:rsidR="00C93C8F">
        <w:t>reversible</w:t>
      </w:r>
      <w:r w:rsidR="003907F1">
        <w:t xml:space="preserve"> plasticity in response to</w:t>
      </w:r>
      <w:r w:rsidR="00B41612">
        <w:t xml:space="preserve"> environmental variation (</w:t>
      </w:r>
      <w:r w:rsidR="003907F1">
        <w:t xml:space="preserve">I </w:t>
      </w:r>
      <w:r w:rsidR="00B41612">
        <w:t>x E)</w:t>
      </w:r>
      <w:r w:rsidR="003907F1">
        <w:t xml:space="preserve">. </w:t>
      </w:r>
      <w:r w:rsidR="00DE4460">
        <w:t>Such flexibility</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t>h</w:t>
      </w:r>
      <w:r w:rsidR="00070128">
        <w:t>owever,</w:t>
      </w:r>
      <w:r w:rsidR="00F879E5">
        <w:t xml:space="preserve"> </w:t>
      </w:r>
      <w:r w:rsidR="00B67FDA">
        <w:t xml:space="preserve">in some cases, plasticity </w:t>
      </w:r>
      <w:r w:rsidR="00F879E5">
        <w:t xml:space="preserve">may be result in maladaptive outcom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acute plasticity and acclimation. Acute plasticity describes the sensitivity of labile traits induced by short-term exposure to an environmental cue such as heart rate in response to hypoxia. </w:t>
      </w:r>
      <w:r w:rsidR="00DC6858">
        <w:t>This form of plasticity</w:t>
      </w:r>
      <w:r w:rsidR="00DE4460">
        <w:t xml:space="preserve"> can be represented by 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Acclimation</w:t>
      </w:r>
      <w:r w:rsidR="00DC6858">
        <w:t>,</w:t>
      </w:r>
      <w:r w:rsidR="00DE4460">
        <w:t xml:space="preserve"> on the other hand, requires chronic exposure to an environmental cue and remodelling of physiological systems </w:t>
      </w:r>
      <w:r w:rsidR="00DC6858">
        <w:t>and results in shifting of</w:t>
      </w:r>
      <w:r w:rsidR="00DE4460">
        <w:t xml:space="preserve"> the </w:t>
      </w:r>
      <w:r w:rsidR="00DC6858">
        <w:t xml:space="preserve">reaction norm </w:t>
      </w:r>
      <w:r w:rsidR="00DE4460">
        <w:t xml:space="preserve">optimum </w:t>
      </w:r>
      <w:r w:rsidR="005E06FA">
        <w:lastRenderedPageBreak/>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reversible plasticity are considered as separate biological processes, </w:t>
      </w:r>
      <w:r w:rsidR="00D76AFF">
        <w:t xml:space="preserve">yet </w:t>
      </w:r>
      <w:r w:rsidR="00070128">
        <w:t>recent</w:t>
      </w:r>
      <w:r w:rsidR="00F879E5">
        <w:t xml:space="preserve"> evidenc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A75108">
        <w:instrText xml:space="preserve"> ADDIN ZOTERO_ITEM CSL_CITATION {"citationID":"DLkcEYEm","properties":{"formattedCitation":"(Beaman et al., 2016; Seebacher et al., 2014)","plainCitation":"(Beaman et al., 2016; Seebacher et al., 2014)","noteIndex":0},"citationItems":[{"id":"EVLm6rNL/At3lk3BH","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EVLm6rNL/JM4jsWXm","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2D3821B6" w14:textId="6F908983" w:rsidR="0013395F" w:rsidRPr="00C103A4" w:rsidRDefault="00E43890" w:rsidP="00B35650">
      <w:pPr>
        <w:pStyle w:val="Thesisnormal"/>
        <w:rPr>
          <w:highlight w:val="yellow"/>
        </w:rPr>
      </w:pPr>
      <w:r>
        <w:t xml:space="preserve">Environment-phenotype mismatch occurs when developmental cues fails to predict later life environments. </w:t>
      </w:r>
      <w:r w:rsidR="00BF3330">
        <w:t>This</w:t>
      </w:r>
      <w:r w:rsidR="00893960">
        <w:t xml:space="preserve"> negatively influences</w:t>
      </w:r>
      <w:r w:rsidR="00BF3330">
        <w:t xml:space="preserve"> fitness because individuals would </w:t>
      </w:r>
      <w:r w:rsidR="00893960">
        <w:t>express</w:t>
      </w:r>
      <w:r w:rsidR="00BF3330">
        <w:t xml:space="preserve"> suboptimal traits </w:t>
      </w:r>
      <w:r w:rsidR="003C5025">
        <w:t>relative to</w:t>
      </w:r>
      <w:r w:rsidR="00BF3330">
        <w:t xml:space="preserve"> the environment. However,</w:t>
      </w:r>
      <w:r w:rsidR="0013395F">
        <w:t xml:space="preserve"> reversible plasticity </w:t>
      </w:r>
      <w:r w:rsidR="00F96733">
        <w:t xml:space="preserve">modulated by developmental cues </w:t>
      </w:r>
      <w:r w:rsidR="0013395F">
        <w:t>may alleviate the costs of mismatches</w:t>
      </w:r>
      <w:r w:rsidR="00BF3330">
        <w:t xml:space="preserve"> by allowing further fine tuning of the phenotype</w:t>
      </w:r>
      <w:r w:rsidR="00893960">
        <w:t xml:space="preserve"> to track environmental variability</w:t>
      </w:r>
      <w:r w:rsidR="002C3153">
        <w:t xml:space="preserve"> </w:t>
      </w:r>
      <w:r w:rsidR="002C3153">
        <w:fldChar w:fldCharType="begin"/>
      </w:r>
      <w:r w:rsidR="002C3153">
        <w:instrText xml:space="preserve"> ADDIN ZOTERO_ITEM CSL_CITATION {"citationID":"5rg63P6Y","properties":{"formattedCitation":"(Beaman et al., 2016)","plainCitation":"(Beaman et al., 2016)","noteIndex":0},"citationItems":[{"id":"EVLm6rNL/At3lk3BH","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2C3153">
        <w:fldChar w:fldCharType="separate"/>
      </w:r>
      <w:r w:rsidR="002C3153">
        <w:rPr>
          <w:noProof/>
        </w:rPr>
        <w:t>(Beaman et al., 2016)</w:t>
      </w:r>
      <w:r w:rsidR="002C3153">
        <w:fldChar w:fldCharType="end"/>
      </w:r>
      <w:r w:rsidR="00F96733">
        <w:t xml:space="preserve">. </w:t>
      </w:r>
      <w:r w:rsidR="00B46D63" w:rsidRPr="00C103A4">
        <w:rPr>
          <w:highlight w:val="yellow"/>
        </w:rPr>
        <w:t>For example</w:t>
      </w:r>
      <w:r w:rsidR="00F202F0" w:rsidRPr="00C103A4">
        <w:rPr>
          <w:highlight w:val="yellow"/>
        </w:rPr>
        <w:t xml:space="preserve">, </w:t>
      </w:r>
      <w:r w:rsidR="00D44D61" w:rsidRPr="00C103A4">
        <w:rPr>
          <w:highlight w:val="yellow"/>
        </w:rPr>
        <w:t>intertidal gastropod</w:t>
      </w:r>
      <w:r w:rsidR="00F202F0" w:rsidRPr="00C103A4">
        <w:rPr>
          <w:highlight w:val="yellow"/>
        </w:rPr>
        <w:t xml:space="preserve"> from different shorelines exhibited varied abilities to acclimate</w:t>
      </w:r>
    </w:p>
    <w:p w14:paraId="61498A50" w14:textId="5D4C1526" w:rsidR="00F202F0" w:rsidRPr="00C103A4" w:rsidRDefault="00F202F0" w:rsidP="00B35650">
      <w:pPr>
        <w:pStyle w:val="Thesisnormal"/>
        <w:rPr>
          <w:highlight w:val="yellow"/>
        </w:rPr>
      </w:pPr>
    </w:p>
    <w:p w14:paraId="4AD436D5" w14:textId="10F51A11" w:rsidR="00F202F0" w:rsidRDefault="00F202F0" w:rsidP="00B35650">
      <w:pPr>
        <w:pStyle w:val="Thesisnormal"/>
      </w:pPr>
      <w:r w:rsidRPr="00C103A4">
        <w:rPr>
          <w:highlight w:val="yellow"/>
        </w:rPr>
        <w:t xml:space="preserve">flexibility in heat tolerance was determined by development at high temperatures only, a result that was consistent two different populations of an intertidal copepod </w:t>
      </w:r>
      <w:r w:rsidRPr="00C103A4">
        <w:rPr>
          <w:highlight w:val="yellow"/>
        </w:rPr>
        <w:fldChar w:fldCharType="begin"/>
      </w:r>
      <w:r w:rsidRPr="00C103A4">
        <w:rPr>
          <w:highlight w:val="yellow"/>
        </w:rPr>
        <w:instrText xml:space="preserve"> ADDIN ZOTERO_ITEM CSL_CITATION {"citationID":"nosrsqRe","properties":{"formattedCitation":"(Healy et al., 2019)","plainCitation":"(Healy et al., 2019)","noteIndex":0},"citationItems":[{"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rsidRPr="00C103A4">
        <w:rPr>
          <w:highlight w:val="yellow"/>
        </w:rPr>
        <w:fldChar w:fldCharType="separate"/>
      </w:r>
      <w:r w:rsidRPr="00C103A4">
        <w:rPr>
          <w:noProof/>
          <w:highlight w:val="yellow"/>
        </w:rPr>
        <w:t>(Healy et al., 2019)</w:t>
      </w:r>
      <w:r w:rsidRPr="00C103A4">
        <w:rPr>
          <w:highlight w:val="yellow"/>
        </w:rPr>
        <w:fldChar w:fldCharType="end"/>
      </w:r>
      <w:r w:rsidRPr="00C103A4">
        <w:rPr>
          <w:highlight w:val="yellow"/>
        </w:rPr>
        <w:t>.</w:t>
      </w:r>
    </w:p>
    <w:p w14:paraId="2D4CBF52" w14:textId="695D3AF8" w:rsidR="00BD5AC4" w:rsidRDefault="00BD5AC4" w:rsidP="00B35650">
      <w:pPr>
        <w:pStyle w:val="Thesisnormal"/>
      </w:pPr>
    </w:p>
    <w:p w14:paraId="3BA0ED40" w14:textId="77777777" w:rsidR="00C103A4" w:rsidRDefault="00DA6554" w:rsidP="00C103A4">
      <w:pPr>
        <w:pStyle w:val="Thesisnormal"/>
      </w:pPr>
      <w:r>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n order to understand the evolutionary implications</w:t>
      </w:r>
      <w:r w:rsidR="009C6967">
        <w:t xml:space="preserve"> </w:t>
      </w:r>
      <w:r w:rsidR="000512D2">
        <w:t xml:space="preserve">of developmental </w:t>
      </w:r>
      <w:r>
        <w:t>responses</w:t>
      </w:r>
      <w:r w:rsidR="000512D2">
        <w:t xml:space="preserve"> we need to also consider its influence on phenotypic variability.</w:t>
      </w:r>
      <w:r>
        <w:t xml:space="preserve"> In order to evolutionary change to occur, there must be consistent variation among individuals that selection can operation on. Such variation is represented by repeatability which is the proportion of total variance that is attributed to consistent individual differences. Thus, one of the first steps of understanding whether developmental responses can impact evolution is to quantify repeatability</w:t>
      </w:r>
      <w:r w:rsidR="000E6057">
        <w:t xml:space="preserve"> across different developmental contexts</w:t>
      </w:r>
      <w:r>
        <w:t xml:space="preserve">. </w:t>
      </w:r>
      <w:r w:rsidR="00E76A4D">
        <w:t>[</w:t>
      </w:r>
      <w:r w:rsidR="003D1A05" w:rsidRPr="00C103A4">
        <w:rPr>
          <w:highlight w:val="yellow"/>
        </w:rPr>
        <w:t xml:space="preserve">Studies that show variation x devo plasticity – Rose and refs within, limited to certain taxa].[Need more estimates in wide range of taxa to see if the capacity to be selected on is altered by developmental experiences] </w:t>
      </w:r>
      <w:r w:rsidR="007F39CD" w:rsidRPr="00C103A4">
        <w:rPr>
          <w:highlight w:val="yellow"/>
        </w:rPr>
        <w:t xml:space="preserve"> [ Why would devo environments change variance at different environments</w:t>
      </w:r>
      <w:r w:rsidR="00C103A4">
        <w:rPr>
          <w:highlight w:val="yellow"/>
        </w:rPr>
        <w:t xml:space="preserve">, </w:t>
      </w:r>
      <w:r w:rsidR="00C103A4">
        <w:t>[Mechanisms: developmental stress may undo stabilising agents in the DNA, revealing cryptic genetic variation which manifests as variation in the phenotype.]</w:t>
      </w:r>
    </w:p>
    <w:p w14:paraId="38AC3AE0" w14:textId="27BA952E" w:rsidR="00483A46" w:rsidRDefault="007F39CD" w:rsidP="00B35650">
      <w:pPr>
        <w:pStyle w:val="Thesisnormal"/>
      </w:pPr>
      <w:r w:rsidRPr="00C103A4">
        <w:rPr>
          <w:highlight w:val="yellow"/>
        </w:rPr>
        <w:t>]</w:t>
      </w:r>
    </w:p>
    <w:p w14:paraId="4AFD8D92" w14:textId="77777777" w:rsidR="00BD5AC4" w:rsidRDefault="00BD5AC4" w:rsidP="00F17EF8">
      <w:pPr>
        <w:pStyle w:val="Thesisnormal"/>
      </w:pPr>
    </w:p>
    <w:p w14:paraId="2B51C592" w14:textId="7918702C" w:rsidR="00885D54" w:rsidRDefault="00885D54" w:rsidP="00F17EF8">
      <w:pPr>
        <w:pStyle w:val="Thesisnormal"/>
      </w:pPr>
      <w:commentRangeStart w:id="0"/>
      <w:r>
        <w:t xml:space="preserve">Metabolic rate </w:t>
      </w:r>
      <w:commentRangeEnd w:id="0"/>
      <w:r w:rsidR="00E5174D">
        <w:rPr>
          <w:rStyle w:val="CommentReference"/>
          <w:rFonts w:asciiTheme="minorHAnsi" w:hAnsiTheme="minorHAnsi"/>
          <w:lang w:val="en-US"/>
        </w:rPr>
        <w:commentReference w:id="0"/>
      </w:r>
      <w:r w:rsidR="00644B35">
        <w:t xml:space="preserve">is </w:t>
      </w:r>
      <w:r w:rsidR="00127B0A">
        <w:t xml:space="preserve">highly labile and previous work have shown that is it repeatable/heritable trait. </w:t>
      </w:r>
      <w:r w:rsidR="008C5E6D">
        <w:t>At the individual level, m</w:t>
      </w:r>
      <w:r w:rsidR="00127B0A">
        <w:t xml:space="preserve">etabolic rate determines energy budgets which has </w:t>
      </w:r>
      <w:r w:rsidR="008C5E6D">
        <w:t>important consequences on resource allocation and life history evolution</w:t>
      </w:r>
      <w:r w:rsidR="00127B0A">
        <w:t xml:space="preserve">] </w:t>
      </w:r>
      <w:r w:rsidR="00644B35">
        <w:t xml:space="preserve">strongly integrated with </w:t>
      </w:r>
      <w:r w:rsidR="00127B0A">
        <w:t xml:space="preserve">other </w:t>
      </w:r>
      <w:r w:rsidR="00644B35">
        <w:t>fitness related traits.</w:t>
      </w:r>
      <w:r w:rsidR="008C5E6D">
        <w:t xml:space="preserve"> Across </w:t>
      </w:r>
      <w:r w:rsidR="00334FA6">
        <w:t>broad</w:t>
      </w:r>
      <w:r w:rsidR="008C5E6D">
        <w:t xml:space="preserve"> scales, metabolic rate have been shown to underpin community structure</w:t>
      </w:r>
      <w:r w:rsidR="00334FA6">
        <w:t>s. [Devo x MR] [Indeed, metabolic rate and its variability have been shown to change with temp (), XX () and XX], but how that interacts with developmental environments still needs to be established.</w:t>
      </w:r>
    </w:p>
    <w:p w14:paraId="6AE7711F" w14:textId="4BEBA739" w:rsidR="00885D54" w:rsidRDefault="00885D54" w:rsidP="00F17EF8">
      <w:pPr>
        <w:pStyle w:val="Thesisnormal"/>
      </w:pPr>
    </w:p>
    <w:p w14:paraId="45642AD8" w14:textId="70B81FE1" w:rsidR="00EF3815" w:rsidRPr="00644B35" w:rsidRDefault="004179F6" w:rsidP="00644B35">
      <w:pPr>
        <w:spacing w:before="240"/>
        <w:ind w:firstLine="720"/>
        <w:contextualSpacing/>
        <w:rPr>
          <w:rFonts w:eastAsia="Calibri" w:cs="Times New Roman"/>
          <w:lang w:val="en-GB"/>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w:t>
      </w:r>
      <w:commentRangeStart w:id="1"/>
      <w:r w:rsidR="00EF3815">
        <w:rPr>
          <w:rFonts w:eastAsia="Calibri" w:cs="Times New Roman"/>
          <w:lang w:val="en-GB"/>
        </w:rPr>
        <w:t xml:space="preserve">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w:t>
      </w:r>
      <w:commentRangeEnd w:id="1"/>
      <w:r w:rsidR="00644B35">
        <w:rPr>
          <w:rStyle w:val="CommentReference"/>
          <w:rFonts w:asciiTheme="minorHAnsi" w:hAnsiTheme="minorHAnsi"/>
          <w:lang w:val="en-US"/>
        </w:rPr>
        <w:commentReference w:id="1"/>
      </w:r>
      <w:r w:rsidR="003C35DA">
        <w:rPr>
          <w:rFonts w:eastAsia="Calibri" w:cs="Times New Roman"/>
          <w:lang w:val="en-GB"/>
        </w:rPr>
        <w:t xml:space="preserve">Over XX months, we repeatedly measured routine metabolic </w:t>
      </w:r>
      <w:r w:rsidR="003C35DA">
        <w:rPr>
          <w:rFonts w:eastAsia="Calibri" w:cs="Times New Roman"/>
          <w:lang w:val="en-GB"/>
        </w:rPr>
        <w:lastRenderedPageBreak/>
        <w:t>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w:t>
      </w:r>
      <w:r w:rsidR="00CD7FA5">
        <w:rPr>
          <w:rFonts w:eastAsia="Calibri" w:cs="Times New Roman"/>
          <w:lang w:val="en-GB"/>
        </w:rPr>
        <w:t>3</w:t>
      </w:r>
      <w:r w:rsidR="007D6DCC">
        <w:rPr>
          <w:rFonts w:eastAsia="Calibri" w:cs="Times New Roman"/>
          <w:lang w:val="en-GB"/>
        </w:rPr>
        <w:t xml:space="preserve">) the </w:t>
      </w:r>
      <w:r w:rsidR="002E4C69">
        <w:rPr>
          <w:rFonts w:eastAsia="Calibri" w:cs="Times New Roman"/>
          <w:lang w:val="en-GB"/>
        </w:rPr>
        <w:t>repeatability of the slope of the reaction norm</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rates</w:t>
      </w:r>
      <w:r w:rsidR="002E4C69">
        <w:rPr>
          <w:rFonts w:eastAsia="Calibri" w:cs="Times New Roman"/>
          <w:lang w:val="en-GB"/>
        </w:rPr>
        <w:t xml:space="preserve"> </w:t>
      </w:r>
      <w:r w:rsidR="00125B6F">
        <w:rPr>
          <w:rFonts w:eastAsia="Calibri" w:cs="Times New Roman"/>
          <w:lang w:val="en-GB"/>
        </w:rPr>
        <w:t xml:space="preserve">. [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2"/>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2"/>
      <w:r w:rsidR="00406BF7" w:rsidRPr="00406BF7">
        <w:rPr>
          <w:rStyle w:val="CommentReference"/>
          <w:rFonts w:asciiTheme="minorHAnsi" w:hAnsiTheme="minorHAnsi"/>
          <w:lang w:val="en-US"/>
        </w:rPr>
        <w:commentReference w:id="2"/>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3"/>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3"/>
      <w:r w:rsidR="008A188E">
        <w:rPr>
          <w:rStyle w:val="CommentReference"/>
          <w:rFonts w:asciiTheme="minorHAnsi" w:hAnsiTheme="minorHAnsi"/>
          <w:lang w:val="en-US"/>
        </w:rPr>
        <w:commentReference w:id="3"/>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xml:space="preserve">, ZXSD-R1090). The ‘hot’ treatment was exposed to a mean temperature of 29ºC whereas the </w:t>
      </w:r>
      <w:r w:rsidRPr="004179F6">
        <w:rPr>
          <w:rFonts w:eastAsia="Calibri" w:cs="Times New Roman"/>
          <w:lang w:val="en-GB"/>
        </w:rPr>
        <w:lastRenderedPageBreak/>
        <w:t>‘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4"/>
      <w:r w:rsidR="008A188E" w:rsidRPr="008A188E">
        <w:rPr>
          <w:rFonts w:eastAsia="Calibri" w:cs="Times New Roman"/>
          <w:lang w:val="en-GB"/>
        </w:rPr>
        <w:t xml:space="preserve"> (Kar et al unpublished – Chapter 3).</w:t>
      </w:r>
      <w:commentRangeEnd w:id="4"/>
      <w:r w:rsidR="008A188E">
        <w:rPr>
          <w:rStyle w:val="CommentReference"/>
          <w:rFonts w:asciiTheme="minorHAnsi" w:hAnsiTheme="minorHAnsi"/>
          <w:lang w:val="en-US"/>
        </w:rPr>
        <w:commentReference w:id="4"/>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r w:rsidR="009313D4" w:rsidRPr="009313D4">
        <w:rPr>
          <w:rFonts w:eastAsia="Yu Mincho" w:cs="Times New Roman"/>
        </w:rPr>
        <w:t>closed-system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732E1D"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67FC1D26"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r w:rsidR="00483ACE">
        <w:t>was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18333F">
        <w:t xml:space="preserve">4000 </w:t>
      </w:r>
      <w:r w:rsidR="00DE7706" w:rsidRPr="00471098">
        <w:t xml:space="preserve">iterations with a burn in </w:t>
      </w:r>
      <w:r w:rsidR="0018333F">
        <w:t>1500</w:t>
      </w:r>
      <w:r w:rsidR="00DE7706">
        <w:t>,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w:t>
      </w:r>
      <w:r w:rsidR="00DB5114">
        <w:lastRenderedPageBreak/>
        <w:t xml:space="preserve">described below and also </w:t>
      </w:r>
      <w:r w:rsidR="00DB5114" w:rsidRPr="00294E1F">
        <w:t>performed the same analyses using complete case data which are presented in the ESM. Overall, conclusions match</w:t>
      </w:r>
      <w:r w:rsidR="00172D21" w:rsidRPr="00294E1F">
        <w:t>ed</w:t>
      </w:r>
      <w:r w:rsidR="00DB5114" w:rsidRPr="00294E1F">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2B1A0415" w14:textId="418AB461" w:rsidR="00CC441F" w:rsidRDefault="00D92F02" w:rsidP="00D92F02">
      <w:pPr>
        <w:pStyle w:val="BodyText"/>
        <w:ind w:firstLine="720"/>
      </w:pPr>
      <w:r>
        <w:t>Second, w</w:t>
      </w:r>
      <w:r w:rsidR="00EF6C0A">
        <w:t>e ran separate models for each treatment group t</w:t>
      </w:r>
      <w:r w:rsidR="006C3070">
        <w:t>o test</w:t>
      </w:r>
      <w:r w:rsidR="00EF6C0A">
        <w:t xml:space="preserve"> </w:t>
      </w:r>
      <w:r w:rsidR="004D610A">
        <w:t xml:space="preserve">whether </w:t>
      </w:r>
      <w:r w:rsidR="00EF6C0A">
        <w:t>developmental temperature may have impacted temperature-specific repeatability of metabolic rate. Each model had MR as the response and temperature, body mass and age as fixed effects.</w:t>
      </w:r>
      <w:r w:rsidR="006F1909">
        <w:t xml:space="preserve"> 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950F65">
        <w:rPr>
          <w:i/>
          <w:iCs/>
        </w:rPr>
        <w:t xml:space="preserve"> </w:t>
      </w:r>
      <w:r w:rsidR="006F1909">
        <w:t xml:space="preserve">using the entire posterior distribution. This is was following </w:t>
      </w:r>
      <w:r w:rsidR="00A75108">
        <w:fldChar w:fldCharType="begin"/>
      </w:r>
      <w:r w:rsidR="00A75108">
        <w:instrText xml:space="preserve"> ADDIN ZOTERO_ITEM CSL_CITATION {"citationID":"L9f9meb2","properties":{"formattedCitation":"(n.d., in review)","plainCitation":"(n.d., in review)","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732E1D"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732E1D"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77777777"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I</m:t>
            </m:r>
          </m:e>
          <m:sub>
            <m:r>
              <w:rPr>
                <w:rFonts w:ascii="Cambria Math" w:hAnsi="Cambria Math"/>
              </w:rPr>
              <m:t>t</m:t>
            </m:r>
          </m:sub>
        </m:sSub>
      </m:oMath>
      <w:r>
        <w:t xml:space="preserve"> is the variance among individuals at a particular temperatu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4DF734F0" w14:textId="6BC0596D" w:rsidR="0018333F" w:rsidRDefault="00D65BC8" w:rsidP="0018333F">
      <w:pPr>
        <w:pStyle w:val="FirstParagraph"/>
        <w:ind w:firstLine="720"/>
      </w:pPr>
      <w:r>
        <w:t>In order to estimate the repeatability of the slope of the reaction norm</w:t>
      </w:r>
      <w:r w:rsidR="00C72B23">
        <w:t xml:space="preserve"> (</w:t>
      </w:r>
      <w:proofErr w:type="spellStart"/>
      <w:r w:rsidR="00C72B23" w:rsidRPr="00950F65">
        <w:rPr>
          <w:i/>
          <w:iCs/>
        </w:rPr>
        <w:t>R</w:t>
      </w:r>
      <w:r w:rsidR="00C72B23" w:rsidRPr="00950F65">
        <w:rPr>
          <w:i/>
          <w:iCs/>
          <w:vertAlign w:val="subscript"/>
        </w:rPr>
        <w:t>slope</w:t>
      </w:r>
      <w:proofErr w:type="spellEnd"/>
      <w:r w:rsidR="00C72B23">
        <w:t>)</w:t>
      </w:r>
      <w:r>
        <w:t xml:space="preserve">, we fitted another model for each treatment group containing a nested random effect of individual identity and sampling session e.g. id001_s1 </w:t>
      </w:r>
      <w:r w:rsidR="00CA7F03">
        <w:fldChar w:fldCharType="begin"/>
      </w:r>
      <w:r w:rsidR="00CA7F03">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7F03">
        <w:fldChar w:fldCharType="separate"/>
      </w:r>
      <w:r w:rsidR="00CA7F03">
        <w:rPr>
          <w:noProof/>
        </w:rPr>
        <w:t>(Araya-Ajoy et al., 2015)</w:t>
      </w:r>
      <w:r w:rsidR="00CA7F03">
        <w:fldChar w:fldCharType="end"/>
      </w:r>
      <w:r w:rsidR="00CA7F03">
        <w:t>. We included t</w:t>
      </w:r>
      <w:r>
        <w:t xml:space="preserve">his random effect (hereafter referred to as series) </w:t>
      </w:r>
      <w:r w:rsidR="00CA7F03">
        <w:t xml:space="preserve">in place of sampling session random intercept. Series </w:t>
      </w:r>
      <w:r>
        <w:t>groups all the measurements from an individual at a given sampling session together and allows partitioning variance that is attributed to among sampling sessions, within an individual. We fitted a random slope of temperature for series which allowed the model to estimate an ‘overall’ among sampling session slope. The repeatability of the slope is</w:t>
      </w:r>
      <w:r w:rsidR="00950F65">
        <w:t xml:space="preserve"> therefore the proportion of variance in slopes explained among individual differences</w:t>
      </w:r>
      <w:r>
        <w:t xml:space="preserve"> </w:t>
      </w:r>
      <w:r w:rsidR="00950F65">
        <w:t xml:space="preserve">and is </w:t>
      </w:r>
      <w:r>
        <w:t>calculated as:</w:t>
      </w:r>
    </w:p>
    <w:p w14:paraId="1FB6B7E0" w14:textId="77777777" w:rsidR="0018333F" w:rsidRDefault="0018333F" w:rsidP="0018333F">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4F93E26F" w14:textId="0ED11977" w:rsidR="0018333F" w:rsidRDefault="0018333F" w:rsidP="0018333F">
      <w:pPr>
        <w:pStyle w:val="Thesisbodytext"/>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among sampling session within individual variance in the temperature slope </w:t>
      </w:r>
    </w:p>
    <w:p w14:paraId="6FD1C663" w14:textId="2F8C3CF0" w:rsidR="00B178E1" w:rsidRDefault="00B178E1" w:rsidP="0018333F">
      <w:pPr>
        <w:pStyle w:val="Thesissectionheading"/>
      </w:pPr>
      <w:r>
        <w:t>Results</w:t>
      </w:r>
    </w:p>
    <w:p w14:paraId="3126930B" w14:textId="320A9A41" w:rsidR="00332816" w:rsidRDefault="00FB1BF2" w:rsidP="00CA12E0">
      <w:r>
        <w:rPr>
          <w:noProof/>
        </w:rPr>
        <w:lastRenderedPageBreak/>
        <w:drawing>
          <wp:anchor distT="0" distB="0" distL="114300" distR="114300" simplePos="0" relativeHeight="251658240" behindDoc="0" locked="0" layoutInCell="1" allowOverlap="1" wp14:anchorId="32CD34A7" wp14:editId="5CAD9248">
            <wp:simplePos x="0" y="0"/>
            <wp:positionH relativeFrom="column">
              <wp:posOffset>343189</wp:posOffset>
            </wp:positionH>
            <wp:positionV relativeFrom="paragraph">
              <wp:posOffset>239972</wp:posOffset>
            </wp:positionV>
            <wp:extent cx="4687570" cy="351853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5-1.png"/>
                    <pic:cNvPicPr>
                      <a:picLocks noChangeAspect="1" noChangeArrowheads="1"/>
                    </pic:cNvPicPr>
                  </pic:nvPicPr>
                  <pic:blipFill>
                    <a:blip r:embed="rId10"/>
                    <a:stretch>
                      <a:fillRect/>
                    </a:stretch>
                  </pic:blipFill>
                  <pic:spPr bwMode="auto">
                    <a:xfrm>
                      <a:off x="0" y="0"/>
                      <a:ext cx="4687570" cy="35185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CA64C63" w14:textId="110C85C1" w:rsidR="009B6E64" w:rsidRDefault="009B6E64" w:rsidP="009B6E64">
      <w:r w:rsidRPr="00332816">
        <w:rPr>
          <w:b/>
          <w:bCs/>
        </w:rPr>
        <w:t>Figure 1.</w:t>
      </w:r>
      <w:r>
        <w:rPr>
          <w:b/>
          <w:bCs/>
        </w:rPr>
        <w:t xml:space="preserve"> </w:t>
      </w:r>
      <w:r w:rsidR="007A0985">
        <w:t>Predicted</w:t>
      </w:r>
      <w:r w:rsidRPr="00F405CD">
        <w:t xml:space="preserve"> </w:t>
      </w:r>
      <w:r>
        <w:t>thermal reaction norms of metabolic rate for the ‘cold’ developmental temperature group (thick blue line</w:t>
      </w:r>
      <w:r w:rsidR="008D6504">
        <w:t>, n = 26</w:t>
      </w:r>
      <w:r>
        <w:t>) and the ‘hot’ developmental temperature group (thick red line</w:t>
      </w:r>
      <w:r w:rsidR="008D6504">
        <w:t>, n = 25</w:t>
      </w:r>
      <w:r>
        <w:t>).</w:t>
      </w:r>
      <w:r w:rsidR="007A0985">
        <w:t xml:space="preserve"> Predictions were made from an imputation </w:t>
      </w:r>
      <w:r w:rsidR="008552FD">
        <w:t>model</w:t>
      </w:r>
      <w:r w:rsidR="007A0985">
        <w:t>.</w:t>
      </w:r>
      <w:r>
        <w:t xml:space="preserve"> There were no significant difference among treatment in the elevation or slope of the reaction norm (see Table 2). Thin lines present individual reaction norms for a subset of 10 individuals from each treatment. Grey points represents model predictions for individual’s mean log metabolic rate. Each panel represents a distinct sampling sessions to illustrate the consistency of individual reaction norms. Note that a slight ‘jitter’ was added to each treatment’s reaction norms to highlight the presence of two reaction norms.</w:t>
      </w:r>
    </w:p>
    <w:p w14:paraId="61CD2D3C" w14:textId="048039D4" w:rsidR="00FB1BF2" w:rsidRDefault="00FB1BF2" w:rsidP="009B6E64"/>
    <w:p w14:paraId="4F519B81" w14:textId="77777777" w:rsidR="00FB1BF2" w:rsidRPr="003543A7" w:rsidRDefault="00FB1BF2" w:rsidP="00FB1BF2">
      <w:r>
        <w:t xml:space="preserve">Overall, we found no evidence to suggest that elevation or the slope of the thermal reaction norms of metabolic rate differed between developmental temperatures (Fig. 1, Table 1, Table S2). Both temperature and body mass had positive effects on metabolic rate. </w:t>
      </w:r>
      <w:r w:rsidRPr="00CA12E0">
        <w:t>Model</w:t>
      </w:r>
      <w:r>
        <w:t xml:space="preserve"> coefficients for the main effect model is presented in Table S3-4</w:t>
      </w:r>
    </w:p>
    <w:p w14:paraId="1D717A02" w14:textId="4C6E067E" w:rsidR="000C4CF8" w:rsidRDefault="000C4CF8" w:rsidP="00C721D6">
      <w:pPr>
        <w:rPr>
          <w:rFonts w:cs="Times New Roman"/>
        </w:rPr>
      </w:pPr>
    </w:p>
    <w:p w14:paraId="48A62F95" w14:textId="4682C5EF" w:rsidR="000C4CF8" w:rsidRDefault="000C4CF8" w:rsidP="000C4CF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of </w:t>
      </w:r>
      <w:r w:rsidRPr="00A55CED">
        <w:rPr>
          <w:rFonts w:cs="Times New Roman"/>
        </w:rPr>
        <w:t xml:space="preserve"> n = 6000</w:t>
      </w:r>
      <w:r>
        <w:rPr>
          <w:rFonts w:cs="Times New Roman"/>
        </w:rPr>
        <w:t xml:space="preserve">. The intercept is the cold developmental temperature. Note that the imputation model also estimates an intercept and residual variance for mass as it was also missing data. Mass and MR was log transformed and Age was z-transformed. </w:t>
      </w:r>
      <w:r w:rsidR="00653858">
        <w:rPr>
          <w:rFonts w:cs="Times New Roman"/>
        </w:rPr>
        <w:t>Bolded estimates are significantly different from zero. Values with * indicate very small values that are still greater than zero.</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70"/>
        <w:gridCol w:w="1573"/>
        <w:gridCol w:w="1573"/>
        <w:gridCol w:w="1398"/>
      </w:tblGrid>
      <w:tr w:rsidR="000C4CF8" w14:paraId="47023E64" w14:textId="77777777" w:rsidTr="00416624">
        <w:tc>
          <w:tcPr>
            <w:tcW w:w="0" w:type="auto"/>
            <w:tcBorders>
              <w:bottom w:val="single" w:sz="0" w:space="0" w:color="auto"/>
            </w:tcBorders>
            <w:vAlign w:val="bottom"/>
          </w:tcPr>
          <w:p w14:paraId="7A81750C" w14:textId="77777777" w:rsidR="000C4CF8" w:rsidRDefault="000C4CF8" w:rsidP="00416624">
            <w:pPr>
              <w:pStyle w:val="Compact"/>
            </w:pPr>
            <w:r>
              <w:t>Parameter</w:t>
            </w:r>
          </w:p>
        </w:tc>
        <w:tc>
          <w:tcPr>
            <w:tcW w:w="0" w:type="auto"/>
            <w:tcBorders>
              <w:bottom w:val="single" w:sz="0" w:space="0" w:color="auto"/>
            </w:tcBorders>
            <w:vAlign w:val="bottom"/>
          </w:tcPr>
          <w:p w14:paraId="5374555A" w14:textId="77777777" w:rsidR="000C4CF8" w:rsidRDefault="000C4CF8" w:rsidP="00416624">
            <w:pPr>
              <w:pStyle w:val="Compact"/>
              <w:jc w:val="center"/>
            </w:pPr>
            <w:r>
              <w:t>Estimate</w:t>
            </w:r>
          </w:p>
        </w:tc>
        <w:tc>
          <w:tcPr>
            <w:tcW w:w="0" w:type="auto"/>
            <w:tcBorders>
              <w:bottom w:val="single" w:sz="0" w:space="0" w:color="auto"/>
            </w:tcBorders>
            <w:vAlign w:val="bottom"/>
          </w:tcPr>
          <w:p w14:paraId="30FB519C" w14:textId="749724E4" w:rsidR="000C4CF8" w:rsidRDefault="00AF5DF0" w:rsidP="00416624">
            <w:pPr>
              <w:pStyle w:val="Compact"/>
              <w:jc w:val="center"/>
            </w:pPr>
            <w:r>
              <w:t>Lower</w:t>
            </w:r>
          </w:p>
        </w:tc>
        <w:tc>
          <w:tcPr>
            <w:tcW w:w="0" w:type="auto"/>
            <w:tcBorders>
              <w:bottom w:val="single" w:sz="0" w:space="0" w:color="auto"/>
            </w:tcBorders>
            <w:vAlign w:val="bottom"/>
          </w:tcPr>
          <w:p w14:paraId="3476A770" w14:textId="4BF5A10C" w:rsidR="000C4CF8" w:rsidRDefault="00AF5DF0" w:rsidP="00416624">
            <w:pPr>
              <w:pStyle w:val="Compact"/>
              <w:jc w:val="center"/>
            </w:pPr>
            <w:r>
              <w:t>Upper</w:t>
            </w:r>
          </w:p>
        </w:tc>
      </w:tr>
      <w:tr w:rsidR="000C4CF8" w14:paraId="237E13E3" w14:textId="77777777" w:rsidTr="00416624">
        <w:tc>
          <w:tcPr>
            <w:tcW w:w="0" w:type="auto"/>
          </w:tcPr>
          <w:p w14:paraId="3C205FD7" w14:textId="09EC6986" w:rsidR="000C4CF8" w:rsidRDefault="000C4CF8" w:rsidP="00416624">
            <w:pPr>
              <w:pStyle w:val="Compact"/>
            </w:pPr>
            <w:r>
              <w:t>Intercept MR</w:t>
            </w:r>
          </w:p>
        </w:tc>
        <w:tc>
          <w:tcPr>
            <w:tcW w:w="0" w:type="auto"/>
          </w:tcPr>
          <w:p w14:paraId="410988F5" w14:textId="77777777" w:rsidR="000C4CF8" w:rsidRPr="00F17F16" w:rsidRDefault="000C4CF8" w:rsidP="00416624">
            <w:pPr>
              <w:pStyle w:val="Compact"/>
              <w:jc w:val="center"/>
              <w:rPr>
                <w:b/>
                <w:bCs/>
              </w:rPr>
            </w:pPr>
            <w:r w:rsidRPr="00F17F16">
              <w:rPr>
                <w:b/>
                <w:bCs/>
              </w:rPr>
              <w:t>-7.618</w:t>
            </w:r>
          </w:p>
        </w:tc>
        <w:tc>
          <w:tcPr>
            <w:tcW w:w="0" w:type="auto"/>
          </w:tcPr>
          <w:p w14:paraId="25D7EE48" w14:textId="77777777" w:rsidR="000C4CF8" w:rsidRPr="00F17F16" w:rsidRDefault="000C4CF8" w:rsidP="00416624">
            <w:pPr>
              <w:pStyle w:val="Compact"/>
              <w:jc w:val="center"/>
              <w:rPr>
                <w:b/>
                <w:bCs/>
              </w:rPr>
            </w:pPr>
            <w:r w:rsidRPr="00F17F16">
              <w:rPr>
                <w:b/>
                <w:bCs/>
              </w:rPr>
              <w:t>-7.84</w:t>
            </w:r>
          </w:p>
        </w:tc>
        <w:tc>
          <w:tcPr>
            <w:tcW w:w="0" w:type="auto"/>
          </w:tcPr>
          <w:p w14:paraId="67DCFA60" w14:textId="77777777" w:rsidR="000C4CF8" w:rsidRPr="00F17F16" w:rsidRDefault="000C4CF8" w:rsidP="00416624">
            <w:pPr>
              <w:pStyle w:val="Compact"/>
              <w:jc w:val="center"/>
              <w:rPr>
                <w:b/>
                <w:bCs/>
              </w:rPr>
            </w:pPr>
            <w:r w:rsidRPr="00F17F16">
              <w:rPr>
                <w:b/>
                <w:bCs/>
              </w:rPr>
              <w:t>-7.397</w:t>
            </w:r>
          </w:p>
        </w:tc>
      </w:tr>
      <w:tr w:rsidR="000C4CF8" w14:paraId="46D000F8" w14:textId="77777777" w:rsidTr="00416624">
        <w:tc>
          <w:tcPr>
            <w:tcW w:w="0" w:type="auto"/>
          </w:tcPr>
          <w:p w14:paraId="36CDAB3B" w14:textId="4CAA77B2" w:rsidR="000C4CF8" w:rsidRDefault="000C4CF8" w:rsidP="00416624">
            <w:pPr>
              <w:pStyle w:val="Compact"/>
            </w:pPr>
            <w:r>
              <w:t>Intercept Mass</w:t>
            </w:r>
          </w:p>
        </w:tc>
        <w:tc>
          <w:tcPr>
            <w:tcW w:w="0" w:type="auto"/>
          </w:tcPr>
          <w:p w14:paraId="0B2EC004" w14:textId="77777777" w:rsidR="000C4CF8" w:rsidRPr="00F17F16" w:rsidRDefault="000C4CF8" w:rsidP="00416624">
            <w:pPr>
              <w:pStyle w:val="Compact"/>
              <w:jc w:val="center"/>
              <w:rPr>
                <w:b/>
                <w:bCs/>
              </w:rPr>
            </w:pPr>
            <w:r w:rsidRPr="00F17F16">
              <w:rPr>
                <w:b/>
                <w:bCs/>
              </w:rPr>
              <w:t>-1.442</w:t>
            </w:r>
          </w:p>
        </w:tc>
        <w:tc>
          <w:tcPr>
            <w:tcW w:w="0" w:type="auto"/>
          </w:tcPr>
          <w:p w14:paraId="1B891B2B" w14:textId="77777777" w:rsidR="000C4CF8" w:rsidRPr="00F17F16" w:rsidRDefault="000C4CF8" w:rsidP="00416624">
            <w:pPr>
              <w:pStyle w:val="Compact"/>
              <w:jc w:val="center"/>
              <w:rPr>
                <w:b/>
                <w:bCs/>
              </w:rPr>
            </w:pPr>
            <w:r w:rsidRPr="00F17F16">
              <w:rPr>
                <w:b/>
                <w:bCs/>
              </w:rPr>
              <w:t>-1.449</w:t>
            </w:r>
          </w:p>
        </w:tc>
        <w:tc>
          <w:tcPr>
            <w:tcW w:w="0" w:type="auto"/>
          </w:tcPr>
          <w:p w14:paraId="75E3FF8F" w14:textId="77777777" w:rsidR="000C4CF8" w:rsidRPr="00F17F16" w:rsidRDefault="000C4CF8" w:rsidP="00416624">
            <w:pPr>
              <w:pStyle w:val="Compact"/>
              <w:jc w:val="center"/>
              <w:rPr>
                <w:b/>
                <w:bCs/>
              </w:rPr>
            </w:pPr>
            <w:r w:rsidRPr="00F17F16">
              <w:rPr>
                <w:b/>
                <w:bCs/>
              </w:rPr>
              <w:t>-1.436</w:t>
            </w:r>
          </w:p>
        </w:tc>
      </w:tr>
      <w:tr w:rsidR="000C4CF8" w14:paraId="386EDDB0" w14:textId="77777777" w:rsidTr="00416624">
        <w:tc>
          <w:tcPr>
            <w:tcW w:w="0" w:type="auto"/>
          </w:tcPr>
          <w:p w14:paraId="34C1F2DA" w14:textId="44CA39EA" w:rsidR="000C4CF8" w:rsidRDefault="000C4CF8" w:rsidP="00416624">
            <w:pPr>
              <w:pStyle w:val="Compact"/>
            </w:pPr>
            <w:r>
              <w:t>Treatment 29</w:t>
            </w:r>
          </w:p>
        </w:tc>
        <w:tc>
          <w:tcPr>
            <w:tcW w:w="0" w:type="auto"/>
          </w:tcPr>
          <w:p w14:paraId="0F8E56FC" w14:textId="77777777" w:rsidR="000C4CF8" w:rsidRDefault="000C4CF8" w:rsidP="00416624">
            <w:pPr>
              <w:pStyle w:val="Compact"/>
              <w:jc w:val="center"/>
            </w:pPr>
            <w:r>
              <w:t>0.135</w:t>
            </w:r>
          </w:p>
        </w:tc>
        <w:tc>
          <w:tcPr>
            <w:tcW w:w="0" w:type="auto"/>
          </w:tcPr>
          <w:p w14:paraId="62ABC774" w14:textId="77777777" w:rsidR="000C4CF8" w:rsidRDefault="000C4CF8" w:rsidP="00416624">
            <w:pPr>
              <w:pStyle w:val="Compact"/>
              <w:jc w:val="center"/>
            </w:pPr>
            <w:r>
              <w:t>-0.069</w:t>
            </w:r>
          </w:p>
        </w:tc>
        <w:tc>
          <w:tcPr>
            <w:tcW w:w="0" w:type="auto"/>
          </w:tcPr>
          <w:p w14:paraId="730F9909" w14:textId="77777777" w:rsidR="000C4CF8" w:rsidRDefault="000C4CF8" w:rsidP="00416624">
            <w:pPr>
              <w:pStyle w:val="Compact"/>
              <w:jc w:val="center"/>
            </w:pPr>
            <w:r>
              <w:t>0.344</w:t>
            </w:r>
          </w:p>
        </w:tc>
      </w:tr>
      <w:tr w:rsidR="000C4CF8" w14:paraId="0F93E35B" w14:textId="77777777" w:rsidTr="00416624">
        <w:tc>
          <w:tcPr>
            <w:tcW w:w="0" w:type="auto"/>
          </w:tcPr>
          <w:p w14:paraId="103B86AD" w14:textId="17022F6B" w:rsidR="000C4CF8" w:rsidRDefault="000C4CF8" w:rsidP="00416624">
            <w:pPr>
              <w:pStyle w:val="Compact"/>
            </w:pPr>
            <w:r>
              <w:lastRenderedPageBreak/>
              <w:t>Temperature</w:t>
            </w:r>
          </w:p>
        </w:tc>
        <w:tc>
          <w:tcPr>
            <w:tcW w:w="0" w:type="auto"/>
          </w:tcPr>
          <w:p w14:paraId="56AA573D" w14:textId="77777777" w:rsidR="000C4CF8" w:rsidRPr="00F17F16" w:rsidRDefault="000C4CF8" w:rsidP="00416624">
            <w:pPr>
              <w:pStyle w:val="Compact"/>
              <w:jc w:val="center"/>
              <w:rPr>
                <w:b/>
                <w:bCs/>
              </w:rPr>
            </w:pPr>
            <w:r w:rsidRPr="00F17F16">
              <w:rPr>
                <w:b/>
                <w:bCs/>
              </w:rPr>
              <w:t>0.077</w:t>
            </w:r>
          </w:p>
        </w:tc>
        <w:tc>
          <w:tcPr>
            <w:tcW w:w="0" w:type="auto"/>
          </w:tcPr>
          <w:p w14:paraId="5FE1A86F" w14:textId="77777777" w:rsidR="000C4CF8" w:rsidRPr="00F17F16" w:rsidRDefault="000C4CF8" w:rsidP="00416624">
            <w:pPr>
              <w:pStyle w:val="Compact"/>
              <w:jc w:val="center"/>
              <w:rPr>
                <w:b/>
                <w:bCs/>
              </w:rPr>
            </w:pPr>
            <w:r w:rsidRPr="00F17F16">
              <w:rPr>
                <w:b/>
                <w:bCs/>
              </w:rPr>
              <w:t>0.072</w:t>
            </w:r>
          </w:p>
        </w:tc>
        <w:tc>
          <w:tcPr>
            <w:tcW w:w="0" w:type="auto"/>
          </w:tcPr>
          <w:p w14:paraId="6F078C07" w14:textId="77777777" w:rsidR="000C4CF8" w:rsidRPr="00F17F16" w:rsidRDefault="000C4CF8" w:rsidP="00416624">
            <w:pPr>
              <w:pStyle w:val="Compact"/>
              <w:jc w:val="center"/>
              <w:rPr>
                <w:b/>
                <w:bCs/>
              </w:rPr>
            </w:pPr>
            <w:r w:rsidRPr="00F17F16">
              <w:rPr>
                <w:b/>
                <w:bCs/>
              </w:rPr>
              <w:t>0.081</w:t>
            </w:r>
          </w:p>
        </w:tc>
      </w:tr>
      <w:tr w:rsidR="000C4CF8" w14:paraId="42E6B7EF" w14:textId="77777777" w:rsidTr="00416624">
        <w:tc>
          <w:tcPr>
            <w:tcW w:w="0" w:type="auto"/>
          </w:tcPr>
          <w:p w14:paraId="3785C272" w14:textId="369256F1" w:rsidR="000C4CF8" w:rsidRDefault="000C4CF8" w:rsidP="00416624">
            <w:pPr>
              <w:pStyle w:val="Compact"/>
            </w:pPr>
            <w:r>
              <w:t>Age</w:t>
            </w:r>
          </w:p>
        </w:tc>
        <w:tc>
          <w:tcPr>
            <w:tcW w:w="0" w:type="auto"/>
          </w:tcPr>
          <w:p w14:paraId="21816595" w14:textId="77777777" w:rsidR="000C4CF8" w:rsidRDefault="000C4CF8" w:rsidP="00416624">
            <w:pPr>
              <w:pStyle w:val="Compact"/>
              <w:jc w:val="center"/>
            </w:pPr>
            <w:r>
              <w:t>-0.035</w:t>
            </w:r>
          </w:p>
        </w:tc>
        <w:tc>
          <w:tcPr>
            <w:tcW w:w="0" w:type="auto"/>
          </w:tcPr>
          <w:p w14:paraId="7C22DA9E" w14:textId="77777777" w:rsidR="000C4CF8" w:rsidRDefault="000C4CF8" w:rsidP="00416624">
            <w:pPr>
              <w:pStyle w:val="Compact"/>
              <w:jc w:val="center"/>
            </w:pPr>
            <w:r>
              <w:t>-0.078</w:t>
            </w:r>
          </w:p>
        </w:tc>
        <w:tc>
          <w:tcPr>
            <w:tcW w:w="0" w:type="auto"/>
          </w:tcPr>
          <w:p w14:paraId="6029E944" w14:textId="77777777" w:rsidR="000C4CF8" w:rsidRDefault="000C4CF8" w:rsidP="00416624">
            <w:pPr>
              <w:pStyle w:val="Compact"/>
              <w:jc w:val="center"/>
            </w:pPr>
            <w:r>
              <w:t>0.009</w:t>
            </w:r>
          </w:p>
        </w:tc>
      </w:tr>
      <w:tr w:rsidR="000C4CF8" w14:paraId="7E0DD235" w14:textId="77777777" w:rsidTr="00416624">
        <w:tc>
          <w:tcPr>
            <w:tcW w:w="0" w:type="auto"/>
          </w:tcPr>
          <w:p w14:paraId="282B2AAF" w14:textId="34691A10" w:rsidR="000C4CF8" w:rsidRDefault="000C4CF8" w:rsidP="00416624">
            <w:pPr>
              <w:pStyle w:val="Compact"/>
            </w:pPr>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416624">
            <w:pPr>
              <w:pStyle w:val="Compact"/>
              <w:jc w:val="center"/>
            </w:pPr>
            <w:r>
              <w:t>-0.005</w:t>
            </w:r>
          </w:p>
        </w:tc>
        <w:tc>
          <w:tcPr>
            <w:tcW w:w="0" w:type="auto"/>
          </w:tcPr>
          <w:p w14:paraId="02C75807" w14:textId="77777777" w:rsidR="000C4CF8" w:rsidRDefault="000C4CF8" w:rsidP="00416624">
            <w:pPr>
              <w:pStyle w:val="Compact"/>
              <w:jc w:val="center"/>
            </w:pPr>
            <w:r>
              <w:t>-0.011</w:t>
            </w:r>
          </w:p>
        </w:tc>
        <w:tc>
          <w:tcPr>
            <w:tcW w:w="0" w:type="auto"/>
          </w:tcPr>
          <w:p w14:paraId="3488C582" w14:textId="77777777" w:rsidR="000C4CF8" w:rsidRDefault="000C4CF8" w:rsidP="00416624">
            <w:pPr>
              <w:pStyle w:val="Compact"/>
              <w:jc w:val="center"/>
            </w:pPr>
            <w:r>
              <w:t>0.002</w:t>
            </w:r>
          </w:p>
        </w:tc>
      </w:tr>
      <w:tr w:rsidR="000C4CF8" w14:paraId="6509DCB5" w14:textId="77777777" w:rsidTr="00416624">
        <w:tc>
          <w:tcPr>
            <w:tcW w:w="0" w:type="auto"/>
          </w:tcPr>
          <w:p w14:paraId="7346451F" w14:textId="2667C6B6" w:rsidR="000C4CF8" w:rsidRDefault="00653858" w:rsidP="00416624">
            <w:pPr>
              <w:pStyle w:val="Compact"/>
            </w:pPr>
            <w:r>
              <w:t>Mass</w:t>
            </w:r>
          </w:p>
        </w:tc>
        <w:tc>
          <w:tcPr>
            <w:tcW w:w="0" w:type="auto"/>
          </w:tcPr>
          <w:p w14:paraId="69D6987E" w14:textId="77777777" w:rsidR="000C4CF8" w:rsidRPr="00F17F16" w:rsidRDefault="000C4CF8" w:rsidP="00416624">
            <w:pPr>
              <w:pStyle w:val="Compact"/>
              <w:jc w:val="center"/>
              <w:rPr>
                <w:b/>
                <w:bCs/>
              </w:rPr>
            </w:pPr>
            <w:r w:rsidRPr="00F17F16">
              <w:rPr>
                <w:b/>
                <w:bCs/>
              </w:rPr>
              <w:t>0.622</w:t>
            </w:r>
          </w:p>
        </w:tc>
        <w:tc>
          <w:tcPr>
            <w:tcW w:w="0" w:type="auto"/>
          </w:tcPr>
          <w:p w14:paraId="68A4F8B5" w14:textId="77777777" w:rsidR="000C4CF8" w:rsidRPr="00F17F16" w:rsidRDefault="000C4CF8" w:rsidP="00416624">
            <w:pPr>
              <w:pStyle w:val="Compact"/>
              <w:jc w:val="center"/>
              <w:rPr>
                <w:b/>
                <w:bCs/>
              </w:rPr>
            </w:pPr>
            <w:r w:rsidRPr="00F17F16">
              <w:rPr>
                <w:b/>
                <w:bCs/>
              </w:rPr>
              <w:t>0.507</w:t>
            </w:r>
          </w:p>
        </w:tc>
        <w:tc>
          <w:tcPr>
            <w:tcW w:w="0" w:type="auto"/>
          </w:tcPr>
          <w:p w14:paraId="1BE616EA" w14:textId="77777777" w:rsidR="000C4CF8" w:rsidRPr="00F17F16" w:rsidRDefault="000C4CF8" w:rsidP="00416624">
            <w:pPr>
              <w:pStyle w:val="Compact"/>
              <w:jc w:val="center"/>
              <w:rPr>
                <w:b/>
                <w:bCs/>
              </w:rPr>
            </w:pPr>
            <w:r w:rsidRPr="00F17F16">
              <w:rPr>
                <w:b/>
                <w:bCs/>
              </w:rPr>
              <w:t>0.733</w:t>
            </w:r>
          </w:p>
        </w:tc>
      </w:tr>
      <w:tr w:rsidR="000C4CF8" w14:paraId="3A4F8B0E" w14:textId="77777777" w:rsidTr="00416624">
        <w:tc>
          <w:tcPr>
            <w:tcW w:w="0" w:type="auto"/>
          </w:tcPr>
          <w:p w14:paraId="4664F374" w14:textId="0C4E3956" w:rsidR="000C4CF8" w:rsidRDefault="00653858" w:rsidP="00416624">
            <w:pPr>
              <w:pStyle w:val="Compact"/>
            </w:pPr>
            <w:r>
              <w:t>V</w:t>
            </w:r>
            <w:r w:rsidRPr="00653858">
              <w:rPr>
                <w:vertAlign w:val="subscript"/>
              </w:rPr>
              <w:t>I, Intercept</w:t>
            </w:r>
          </w:p>
        </w:tc>
        <w:tc>
          <w:tcPr>
            <w:tcW w:w="0" w:type="auto"/>
          </w:tcPr>
          <w:p w14:paraId="29DC91F8" w14:textId="77777777" w:rsidR="000C4CF8" w:rsidRPr="00F17F16" w:rsidRDefault="000C4CF8" w:rsidP="00416624">
            <w:pPr>
              <w:pStyle w:val="Compact"/>
              <w:jc w:val="center"/>
              <w:rPr>
                <w:b/>
                <w:bCs/>
              </w:rPr>
            </w:pPr>
            <w:r w:rsidRPr="00F17F16">
              <w:rPr>
                <w:b/>
                <w:bCs/>
              </w:rPr>
              <w:t>0.012</w:t>
            </w:r>
          </w:p>
        </w:tc>
        <w:tc>
          <w:tcPr>
            <w:tcW w:w="0" w:type="auto"/>
          </w:tcPr>
          <w:p w14:paraId="0DD88EFE" w14:textId="77777777" w:rsidR="000C4CF8" w:rsidRPr="00F17F16" w:rsidRDefault="000C4CF8" w:rsidP="00416624">
            <w:pPr>
              <w:pStyle w:val="Compact"/>
              <w:jc w:val="center"/>
              <w:rPr>
                <w:b/>
                <w:bCs/>
              </w:rPr>
            </w:pPr>
            <w:r w:rsidRPr="00F17F16">
              <w:rPr>
                <w:b/>
                <w:bCs/>
              </w:rPr>
              <w:t>0.001</w:t>
            </w:r>
          </w:p>
        </w:tc>
        <w:tc>
          <w:tcPr>
            <w:tcW w:w="0" w:type="auto"/>
          </w:tcPr>
          <w:p w14:paraId="47F26D15" w14:textId="77777777" w:rsidR="000C4CF8" w:rsidRPr="00F17F16" w:rsidRDefault="000C4CF8" w:rsidP="00416624">
            <w:pPr>
              <w:pStyle w:val="Compact"/>
              <w:jc w:val="center"/>
              <w:rPr>
                <w:b/>
                <w:bCs/>
              </w:rPr>
            </w:pPr>
            <w:r w:rsidRPr="00F17F16">
              <w:rPr>
                <w:b/>
                <w:bCs/>
              </w:rPr>
              <w:t>0.038</w:t>
            </w:r>
          </w:p>
        </w:tc>
      </w:tr>
      <w:tr w:rsidR="000C4CF8" w14:paraId="471373D8" w14:textId="77777777" w:rsidTr="00416624">
        <w:tc>
          <w:tcPr>
            <w:tcW w:w="0" w:type="auto"/>
          </w:tcPr>
          <w:p w14:paraId="18967C6B" w14:textId="160AAAE3" w:rsidR="000C4CF8" w:rsidRDefault="00653858" w:rsidP="00416624">
            <w:pPr>
              <w:pStyle w:val="Compact"/>
            </w:pPr>
            <w:r>
              <w:t>V</w:t>
            </w:r>
            <w:r w:rsidRPr="00653858">
              <w:rPr>
                <w:vertAlign w:val="subscript"/>
              </w:rPr>
              <w:t xml:space="preserve">I, </w:t>
            </w:r>
            <w:r>
              <w:rPr>
                <w:vertAlign w:val="subscript"/>
              </w:rPr>
              <w:t>Slope</w:t>
            </w:r>
          </w:p>
        </w:tc>
        <w:tc>
          <w:tcPr>
            <w:tcW w:w="0" w:type="auto"/>
          </w:tcPr>
          <w:p w14:paraId="602FD0AA" w14:textId="324A809C" w:rsidR="000C4CF8" w:rsidRPr="00F17F16" w:rsidRDefault="000C4CF8" w:rsidP="00416624">
            <w:pPr>
              <w:pStyle w:val="Compact"/>
              <w:jc w:val="center"/>
              <w:rPr>
                <w:b/>
                <w:bCs/>
              </w:rPr>
            </w:pPr>
            <w:r w:rsidRPr="00F17F16">
              <w:rPr>
                <w:b/>
                <w:bCs/>
              </w:rPr>
              <w:t>0</w:t>
            </w:r>
            <w:r w:rsidR="00653858" w:rsidRPr="00F17F16">
              <w:rPr>
                <w:b/>
                <w:bCs/>
              </w:rPr>
              <w:t>*</w:t>
            </w:r>
          </w:p>
        </w:tc>
        <w:tc>
          <w:tcPr>
            <w:tcW w:w="0" w:type="auto"/>
          </w:tcPr>
          <w:p w14:paraId="2564E1A7" w14:textId="6F34B8B6" w:rsidR="000C4CF8" w:rsidRPr="00F17F16" w:rsidRDefault="000C4CF8" w:rsidP="00416624">
            <w:pPr>
              <w:pStyle w:val="Compact"/>
              <w:jc w:val="center"/>
              <w:rPr>
                <w:b/>
                <w:bCs/>
              </w:rPr>
            </w:pPr>
            <w:r w:rsidRPr="00F17F16">
              <w:rPr>
                <w:b/>
                <w:bCs/>
              </w:rPr>
              <w:t>0</w:t>
            </w:r>
            <w:r w:rsidR="00653858" w:rsidRPr="00F17F16">
              <w:rPr>
                <w:b/>
                <w:bCs/>
              </w:rPr>
              <w:t>*</w:t>
            </w:r>
          </w:p>
        </w:tc>
        <w:tc>
          <w:tcPr>
            <w:tcW w:w="0" w:type="auto"/>
          </w:tcPr>
          <w:p w14:paraId="2A31799E" w14:textId="549F085D" w:rsidR="000C4CF8" w:rsidRPr="00F17F16" w:rsidRDefault="000C4CF8" w:rsidP="00416624">
            <w:pPr>
              <w:pStyle w:val="Compact"/>
              <w:jc w:val="center"/>
              <w:rPr>
                <w:b/>
                <w:bCs/>
              </w:rPr>
            </w:pPr>
            <w:r w:rsidRPr="00F17F16">
              <w:rPr>
                <w:b/>
                <w:bCs/>
              </w:rPr>
              <w:t>0</w:t>
            </w:r>
            <w:r w:rsidR="00653858" w:rsidRPr="00F17F16">
              <w:rPr>
                <w:b/>
                <w:bCs/>
              </w:rPr>
              <w:t>*</w:t>
            </w:r>
          </w:p>
        </w:tc>
      </w:tr>
      <w:tr w:rsidR="000C4CF8" w14:paraId="3B5B7FF5" w14:textId="77777777" w:rsidTr="00416624">
        <w:tc>
          <w:tcPr>
            <w:tcW w:w="0" w:type="auto"/>
          </w:tcPr>
          <w:p w14:paraId="50501051" w14:textId="2C29CCAB" w:rsidR="000C4CF8" w:rsidRDefault="00653858" w:rsidP="00416624">
            <w:pPr>
              <w:pStyle w:val="Compact"/>
            </w:pPr>
            <w:proofErr w:type="spellStart"/>
            <w:r>
              <w:t>V</w:t>
            </w:r>
            <w:r>
              <w:rPr>
                <w:vertAlign w:val="subscript"/>
              </w:rPr>
              <w:t>session</w:t>
            </w:r>
            <w:proofErr w:type="spellEnd"/>
            <w:r w:rsidRPr="00653858">
              <w:rPr>
                <w:vertAlign w:val="subscript"/>
              </w:rPr>
              <w:t>, Intercept</w:t>
            </w:r>
          </w:p>
        </w:tc>
        <w:tc>
          <w:tcPr>
            <w:tcW w:w="0" w:type="auto"/>
          </w:tcPr>
          <w:p w14:paraId="2A8ECE04" w14:textId="77777777" w:rsidR="000C4CF8" w:rsidRPr="00F17F16" w:rsidRDefault="000C4CF8" w:rsidP="00416624">
            <w:pPr>
              <w:pStyle w:val="Compact"/>
              <w:jc w:val="center"/>
              <w:rPr>
                <w:b/>
                <w:bCs/>
              </w:rPr>
            </w:pPr>
            <w:r w:rsidRPr="00F17F16">
              <w:rPr>
                <w:b/>
                <w:bCs/>
              </w:rPr>
              <w:t>0.01</w:t>
            </w:r>
          </w:p>
        </w:tc>
        <w:tc>
          <w:tcPr>
            <w:tcW w:w="0" w:type="auto"/>
          </w:tcPr>
          <w:p w14:paraId="43823A15" w14:textId="77777777" w:rsidR="000C4CF8" w:rsidRPr="00F17F16" w:rsidRDefault="000C4CF8" w:rsidP="00416624">
            <w:pPr>
              <w:pStyle w:val="Compact"/>
              <w:jc w:val="center"/>
              <w:rPr>
                <w:b/>
                <w:bCs/>
              </w:rPr>
            </w:pPr>
            <w:r w:rsidRPr="00F17F16">
              <w:rPr>
                <w:b/>
                <w:bCs/>
              </w:rPr>
              <w:t>0.003</w:t>
            </w:r>
          </w:p>
        </w:tc>
        <w:tc>
          <w:tcPr>
            <w:tcW w:w="0" w:type="auto"/>
          </w:tcPr>
          <w:p w14:paraId="75FB0E2B" w14:textId="77777777" w:rsidR="000C4CF8" w:rsidRPr="00F17F16" w:rsidRDefault="000C4CF8" w:rsidP="00416624">
            <w:pPr>
              <w:pStyle w:val="Compact"/>
              <w:jc w:val="center"/>
              <w:rPr>
                <w:b/>
                <w:bCs/>
              </w:rPr>
            </w:pPr>
            <w:r w:rsidRPr="00F17F16">
              <w:rPr>
                <w:b/>
                <w:bCs/>
              </w:rPr>
              <w:t>0.029</w:t>
            </w:r>
          </w:p>
        </w:tc>
      </w:tr>
      <w:tr w:rsidR="000C4CF8" w14:paraId="4891E4E8" w14:textId="77777777" w:rsidTr="00416624">
        <w:tc>
          <w:tcPr>
            <w:tcW w:w="0" w:type="auto"/>
          </w:tcPr>
          <w:p w14:paraId="4048A90E" w14:textId="1EF5C487" w:rsidR="000C4CF8" w:rsidRDefault="00653858" w:rsidP="00416624">
            <w:pPr>
              <w:pStyle w:val="Compact"/>
            </w:pPr>
            <w:proofErr w:type="spellStart"/>
            <w:r>
              <w:t>V</w:t>
            </w:r>
            <w:r w:rsidRPr="00653858">
              <w:rPr>
                <w:vertAlign w:val="subscript"/>
              </w:rPr>
              <w:t>measurement</w:t>
            </w:r>
            <w:proofErr w:type="spellEnd"/>
            <w:r w:rsidRPr="00653858">
              <w:rPr>
                <w:vertAlign w:val="subscript"/>
              </w:rPr>
              <w:t xml:space="preserve"> error</w:t>
            </w:r>
            <w:r w:rsidRPr="00653858">
              <w:rPr>
                <w:vertAlign w:val="subscript"/>
              </w:rPr>
              <w:t>, Intercept</w:t>
            </w:r>
          </w:p>
        </w:tc>
        <w:tc>
          <w:tcPr>
            <w:tcW w:w="0" w:type="auto"/>
          </w:tcPr>
          <w:p w14:paraId="3E8A49C4" w14:textId="77777777" w:rsidR="000C4CF8" w:rsidRPr="00F17F16" w:rsidRDefault="000C4CF8" w:rsidP="00416624">
            <w:pPr>
              <w:pStyle w:val="Compact"/>
              <w:jc w:val="center"/>
              <w:rPr>
                <w:b/>
                <w:bCs/>
              </w:rPr>
            </w:pPr>
            <w:r w:rsidRPr="00F17F16">
              <w:rPr>
                <w:b/>
                <w:bCs/>
              </w:rPr>
              <w:t>0.044</w:t>
            </w:r>
          </w:p>
        </w:tc>
        <w:tc>
          <w:tcPr>
            <w:tcW w:w="0" w:type="auto"/>
          </w:tcPr>
          <w:p w14:paraId="5A3CA936" w14:textId="77777777" w:rsidR="000C4CF8" w:rsidRPr="00F17F16" w:rsidRDefault="000C4CF8" w:rsidP="00416624">
            <w:pPr>
              <w:pStyle w:val="Compact"/>
              <w:jc w:val="center"/>
              <w:rPr>
                <w:b/>
                <w:bCs/>
              </w:rPr>
            </w:pPr>
            <w:r w:rsidRPr="00F17F16">
              <w:rPr>
                <w:b/>
                <w:bCs/>
              </w:rPr>
              <w:t>0.04</w:t>
            </w:r>
          </w:p>
        </w:tc>
        <w:tc>
          <w:tcPr>
            <w:tcW w:w="0" w:type="auto"/>
          </w:tcPr>
          <w:p w14:paraId="6434619E" w14:textId="77777777" w:rsidR="000C4CF8" w:rsidRPr="00F17F16" w:rsidRDefault="000C4CF8" w:rsidP="00416624">
            <w:pPr>
              <w:pStyle w:val="Compact"/>
              <w:jc w:val="center"/>
              <w:rPr>
                <w:b/>
                <w:bCs/>
              </w:rPr>
            </w:pPr>
            <w:r w:rsidRPr="00F17F16">
              <w:rPr>
                <w:b/>
                <w:bCs/>
              </w:rPr>
              <w:t>0.049</w:t>
            </w:r>
          </w:p>
        </w:tc>
      </w:tr>
      <w:tr w:rsidR="000C4CF8" w14:paraId="450B60AF" w14:textId="77777777" w:rsidTr="00416624">
        <w:tc>
          <w:tcPr>
            <w:tcW w:w="0" w:type="auto"/>
          </w:tcPr>
          <w:p w14:paraId="20077173" w14:textId="44ADE341" w:rsidR="000C4CF8" w:rsidRPr="00653858" w:rsidRDefault="00653858" w:rsidP="00416624">
            <w:pPr>
              <w:pStyle w:val="Compact"/>
              <w:rPr>
                <w:vertAlign w:val="subscript"/>
              </w:rPr>
            </w:pPr>
            <w:r>
              <w:t>COV</w:t>
            </w:r>
            <w:r>
              <w:rPr>
                <w:vertAlign w:val="subscript"/>
              </w:rPr>
              <w:t>I, Intercept – I, Slope</w:t>
            </w:r>
          </w:p>
        </w:tc>
        <w:tc>
          <w:tcPr>
            <w:tcW w:w="0" w:type="auto"/>
          </w:tcPr>
          <w:p w14:paraId="58980219" w14:textId="77777777" w:rsidR="000C4CF8" w:rsidRDefault="000C4CF8" w:rsidP="00416624">
            <w:pPr>
              <w:pStyle w:val="Compact"/>
              <w:jc w:val="center"/>
            </w:pPr>
            <w:r>
              <w:t>-0.000115</w:t>
            </w:r>
          </w:p>
        </w:tc>
        <w:tc>
          <w:tcPr>
            <w:tcW w:w="0" w:type="auto"/>
          </w:tcPr>
          <w:p w14:paraId="5A955132" w14:textId="77777777" w:rsidR="000C4CF8" w:rsidRDefault="000C4CF8" w:rsidP="00416624">
            <w:pPr>
              <w:pStyle w:val="Compact"/>
              <w:jc w:val="center"/>
            </w:pPr>
            <w:r>
              <w:t>-0.000823</w:t>
            </w:r>
          </w:p>
        </w:tc>
        <w:tc>
          <w:tcPr>
            <w:tcW w:w="0" w:type="auto"/>
          </w:tcPr>
          <w:p w14:paraId="2D58DC62" w14:textId="77777777" w:rsidR="000C4CF8" w:rsidRDefault="000C4CF8" w:rsidP="00416624">
            <w:pPr>
              <w:pStyle w:val="Compact"/>
              <w:jc w:val="center"/>
            </w:pPr>
            <w:r>
              <w:t>6.63e-05</w:t>
            </w:r>
          </w:p>
        </w:tc>
      </w:tr>
      <w:tr w:rsidR="000C4CF8" w14:paraId="605E4588" w14:textId="77777777" w:rsidTr="00416624">
        <w:tc>
          <w:tcPr>
            <w:tcW w:w="0" w:type="auto"/>
          </w:tcPr>
          <w:p w14:paraId="6089058B" w14:textId="02CD6AF4" w:rsidR="000C4CF8" w:rsidRDefault="00653858" w:rsidP="00416624">
            <w:pPr>
              <w:pStyle w:val="Compact"/>
            </w:pPr>
            <w:r>
              <w:t>Residual MR</w:t>
            </w:r>
          </w:p>
        </w:tc>
        <w:tc>
          <w:tcPr>
            <w:tcW w:w="0" w:type="auto"/>
          </w:tcPr>
          <w:p w14:paraId="03A69BE3" w14:textId="77777777" w:rsidR="000C4CF8" w:rsidRPr="00F17F16" w:rsidRDefault="000C4CF8" w:rsidP="00416624">
            <w:pPr>
              <w:pStyle w:val="Compact"/>
              <w:jc w:val="center"/>
              <w:rPr>
                <w:b/>
                <w:bCs/>
              </w:rPr>
            </w:pPr>
            <w:r w:rsidRPr="00F17F16">
              <w:rPr>
                <w:b/>
                <w:bCs/>
              </w:rPr>
              <w:t>0.041</w:t>
            </w:r>
          </w:p>
        </w:tc>
        <w:tc>
          <w:tcPr>
            <w:tcW w:w="0" w:type="auto"/>
          </w:tcPr>
          <w:p w14:paraId="29B706A4" w14:textId="77777777" w:rsidR="000C4CF8" w:rsidRPr="00F17F16" w:rsidRDefault="000C4CF8" w:rsidP="00416624">
            <w:pPr>
              <w:pStyle w:val="Compact"/>
              <w:jc w:val="center"/>
              <w:rPr>
                <w:b/>
                <w:bCs/>
              </w:rPr>
            </w:pPr>
            <w:r w:rsidRPr="00F17F16">
              <w:rPr>
                <w:b/>
                <w:bCs/>
              </w:rPr>
              <w:t>0.038</w:t>
            </w:r>
          </w:p>
        </w:tc>
        <w:tc>
          <w:tcPr>
            <w:tcW w:w="0" w:type="auto"/>
          </w:tcPr>
          <w:p w14:paraId="6D869DBD" w14:textId="77777777" w:rsidR="000C4CF8" w:rsidRPr="00F17F16" w:rsidRDefault="000C4CF8" w:rsidP="00416624">
            <w:pPr>
              <w:pStyle w:val="Compact"/>
              <w:jc w:val="center"/>
              <w:rPr>
                <w:b/>
                <w:bCs/>
              </w:rPr>
            </w:pPr>
            <w:r w:rsidRPr="00F17F16">
              <w:rPr>
                <w:b/>
                <w:bCs/>
              </w:rPr>
              <w:t>0.043</w:t>
            </w:r>
          </w:p>
        </w:tc>
      </w:tr>
      <w:tr w:rsidR="000C4CF8" w14:paraId="2CFA41DA" w14:textId="77777777" w:rsidTr="00416624">
        <w:tc>
          <w:tcPr>
            <w:tcW w:w="0" w:type="auto"/>
          </w:tcPr>
          <w:p w14:paraId="1B9E6593" w14:textId="125B8753" w:rsidR="000C4CF8" w:rsidRDefault="00653858" w:rsidP="00416624">
            <w:pPr>
              <w:pStyle w:val="Compact"/>
            </w:pPr>
            <w:r>
              <w:t>Residual Mass</w:t>
            </w:r>
          </w:p>
        </w:tc>
        <w:tc>
          <w:tcPr>
            <w:tcW w:w="0" w:type="auto"/>
          </w:tcPr>
          <w:p w14:paraId="26AB72D9" w14:textId="77777777" w:rsidR="000C4CF8" w:rsidRPr="00F17F16" w:rsidRDefault="000C4CF8" w:rsidP="00416624">
            <w:pPr>
              <w:pStyle w:val="Compact"/>
              <w:jc w:val="center"/>
              <w:rPr>
                <w:b/>
                <w:bCs/>
              </w:rPr>
            </w:pPr>
            <w:r w:rsidRPr="00F17F16">
              <w:rPr>
                <w:b/>
                <w:bCs/>
              </w:rPr>
              <w:t>0.043</w:t>
            </w:r>
          </w:p>
        </w:tc>
        <w:tc>
          <w:tcPr>
            <w:tcW w:w="0" w:type="auto"/>
          </w:tcPr>
          <w:p w14:paraId="1A61BC63" w14:textId="77777777" w:rsidR="000C4CF8" w:rsidRPr="00F17F16" w:rsidRDefault="000C4CF8" w:rsidP="00416624">
            <w:pPr>
              <w:pStyle w:val="Compact"/>
              <w:jc w:val="center"/>
              <w:rPr>
                <w:b/>
                <w:bCs/>
              </w:rPr>
            </w:pPr>
            <w:r w:rsidRPr="00F17F16">
              <w:rPr>
                <w:b/>
                <w:bCs/>
              </w:rPr>
              <w:t>0.041</w:t>
            </w:r>
          </w:p>
        </w:tc>
        <w:tc>
          <w:tcPr>
            <w:tcW w:w="0" w:type="auto"/>
          </w:tcPr>
          <w:p w14:paraId="3284D55E" w14:textId="77777777" w:rsidR="000C4CF8" w:rsidRPr="00F17F16" w:rsidRDefault="000C4CF8" w:rsidP="00416624">
            <w:pPr>
              <w:pStyle w:val="Compact"/>
              <w:jc w:val="center"/>
              <w:rPr>
                <w:b/>
                <w:bCs/>
              </w:rPr>
            </w:pPr>
            <w:r w:rsidRPr="00F17F16">
              <w:rPr>
                <w:b/>
                <w:bCs/>
              </w:rPr>
              <w:t>0.045</w:t>
            </w:r>
          </w:p>
        </w:tc>
      </w:tr>
    </w:tbl>
    <w:p w14:paraId="100DEA1B" w14:textId="1E087BD1" w:rsidR="00EB0244" w:rsidRDefault="00EB0244" w:rsidP="00CA12E0"/>
    <w:p w14:paraId="66E59499" w14:textId="28F99493" w:rsidR="003543A7" w:rsidRDefault="003543A7" w:rsidP="003543A7">
      <w:pPr>
        <w:ind w:firstLine="720"/>
      </w:pPr>
      <w:commentRangeStart w:id="5"/>
      <w:commentRangeEnd w:id="5"/>
      <w:r>
        <w:rPr>
          <w:rStyle w:val="CommentReference"/>
          <w:rFonts w:asciiTheme="minorHAnsi" w:hAnsiTheme="minorHAnsi"/>
          <w:lang w:val="en-US"/>
        </w:rPr>
        <w:commentReference w:id="5"/>
      </w:r>
      <w:r>
        <w:t>Individual</w:t>
      </w:r>
      <w:r w:rsidRPr="00CA12E0">
        <w:t xml:space="preserve"> slope</w:t>
      </w:r>
      <w:r>
        <w:t>s</w:t>
      </w:r>
      <w:r w:rsidRPr="00CA12E0">
        <w:t xml:space="preserve"> of the thermal reaction norm were repeatable in both treatment groups, however there were no treatment differences (Fig. </w:t>
      </w:r>
      <w:r>
        <w:t>1</w:t>
      </w:r>
      <w:r w:rsidRPr="00CA12E0">
        <w:t>). This result should be interpreted with caution as repeatability of the slope was estimated with a large degree of uncertainty (</w:t>
      </w:r>
      <w:r>
        <w:t xml:space="preserve">Hot: </w:t>
      </w:r>
      <w:proofErr w:type="spellStart"/>
      <w:r>
        <w:t>R</w:t>
      </w:r>
      <w:r w:rsidRPr="00CC552C">
        <w:rPr>
          <w:vertAlign w:val="subscript"/>
        </w:rPr>
        <w:t>slope</w:t>
      </w:r>
      <w:proofErr w:type="spellEnd"/>
      <w:r>
        <w:t xml:space="preserve"> = 0.44 , </w:t>
      </w:r>
      <w:r w:rsidRPr="00CA12E0">
        <w:t>95% CI</w:t>
      </w:r>
      <w:r>
        <w:t xml:space="preserve">: 0.03 – 0.95; Cold: </w:t>
      </w:r>
      <w:proofErr w:type="spellStart"/>
      <w:r>
        <w:t>R</w:t>
      </w:r>
      <w:r w:rsidRPr="00CC552C">
        <w:rPr>
          <w:vertAlign w:val="subscript"/>
        </w:rPr>
        <w:t>slope</w:t>
      </w:r>
      <w:proofErr w:type="spellEnd"/>
      <w:r>
        <w:t xml:space="preserve"> = 0.42, </w:t>
      </w:r>
      <w:r w:rsidRPr="00CA12E0">
        <w:t>95% CI</w:t>
      </w:r>
      <w:r>
        <w:t>: 0.03 – 0.94</w:t>
      </w:r>
      <w:r w:rsidRPr="00CA12E0">
        <w:t>)</w:t>
      </w:r>
      <w:r>
        <w:t xml:space="preserve">. Coefficients for the models that were used to estimate repeatability of the slope are presented </w:t>
      </w:r>
      <w:r w:rsidRPr="00732E1D">
        <w:t>in Table S</w:t>
      </w:r>
      <w:r w:rsidR="00732E1D" w:rsidRPr="00732E1D">
        <w:t>6</w:t>
      </w:r>
      <w:r w:rsidRPr="00732E1D">
        <w:t>-</w:t>
      </w:r>
      <w:r w:rsidR="00732E1D" w:rsidRPr="00732E1D">
        <w:t>9</w:t>
      </w:r>
      <w:r w:rsidRPr="00732E1D">
        <w:t>.</w:t>
      </w:r>
    </w:p>
    <w:p w14:paraId="4B7496B6" w14:textId="6B4B77FE" w:rsidR="003543A7" w:rsidRDefault="00294E1F" w:rsidP="003543A7">
      <w:r>
        <w:rPr>
          <w:noProof/>
        </w:rPr>
        <w:drawing>
          <wp:anchor distT="0" distB="0" distL="114300" distR="114300" simplePos="0" relativeHeight="251659264" behindDoc="0" locked="0" layoutInCell="1" allowOverlap="1" wp14:anchorId="4CF59853" wp14:editId="0BBA82DC">
            <wp:simplePos x="0" y="0"/>
            <wp:positionH relativeFrom="column">
              <wp:posOffset>66560</wp:posOffset>
            </wp:positionH>
            <wp:positionV relativeFrom="paragraph">
              <wp:posOffset>193964</wp:posOffset>
            </wp:positionV>
            <wp:extent cx="5270500" cy="3715815"/>
            <wp:effectExtent l="0" t="0" r="0" b="5715"/>
            <wp:wrapTopAndBottom/>
            <wp:docPr id="2" name="Picture" descr="A picture containing table, group&#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picture containing table, group&#10;&#10;Description automatically generated"/>
                    <pic:cNvPicPr>
                      <a:picLocks noChangeAspect="1" noChangeArrowheads="1"/>
                    </pic:cNvPicPr>
                  </pic:nvPicPr>
                  <pic:blipFill>
                    <a:blip r:embed="rId11"/>
                    <a:stretch>
                      <a:fillRect/>
                    </a:stretch>
                  </pic:blipFill>
                  <pic:spPr bwMode="auto">
                    <a:xfrm>
                      <a:off x="0" y="0"/>
                      <a:ext cx="5270500" cy="37158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93C5A2B" w14:textId="77777777" w:rsidR="00294E1F" w:rsidRPr="003543A7" w:rsidRDefault="00294E1F" w:rsidP="003543A7"/>
    <w:p w14:paraId="52C68EE5" w14:textId="1BB98CD5" w:rsidR="003543A7" w:rsidRPr="00F405CD" w:rsidRDefault="003543A7" w:rsidP="003543A7">
      <w:commentRangeStart w:id="6"/>
      <w:r w:rsidRPr="00332816">
        <w:rPr>
          <w:b/>
          <w:bCs/>
        </w:rPr>
        <w:t xml:space="preserve">Figure </w:t>
      </w:r>
      <w:r>
        <w:rPr>
          <w:b/>
          <w:bCs/>
        </w:rPr>
        <w:t>2</w:t>
      </w:r>
      <w:r w:rsidRPr="00332816">
        <w:rPr>
          <w:b/>
          <w:bCs/>
        </w:rPr>
        <w:t>.</w:t>
      </w:r>
      <w:r>
        <w:rPr>
          <w:b/>
          <w:bCs/>
        </w:rPr>
        <w:t xml:space="preserve"> </w:t>
      </w:r>
      <w:commentRangeEnd w:id="6"/>
      <w:r>
        <w:rPr>
          <w:rStyle w:val="CommentReference"/>
          <w:rFonts w:asciiTheme="minorHAnsi" w:hAnsiTheme="minorHAnsi"/>
          <w:lang w:val="en-US"/>
        </w:rPr>
        <w:commentReference w:id="6"/>
      </w:r>
      <w:r w:rsidR="004F3B7A">
        <w:t>Adjusted repeatability for average metabolic rate</w:t>
      </w:r>
      <w:r>
        <w:t xml:space="preserve"> for the ‘cold’ developmental temperature group (blue) and the ‘hot’ developmental temperature group (red</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71088E">
        <w:t>Repeatability did not change with acute temperature. Error bars represent 95% credible intervals.</w:t>
      </w:r>
    </w:p>
    <w:p w14:paraId="0B40AE8A" w14:textId="77777777" w:rsidR="003543A7" w:rsidRDefault="003543A7" w:rsidP="00CA12E0">
      <w:pPr>
        <w:ind w:firstLine="720"/>
      </w:pPr>
    </w:p>
    <w:p w14:paraId="01D9C260" w14:textId="4D6D8128"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w:t>
      </w:r>
      <w:r w:rsidR="00C74466">
        <w:t>T</w:t>
      </w:r>
      <w:r w:rsidRPr="00CA12E0">
        <w:t xml:space="preserve">here was a trend for the cold developmental </w:t>
      </w:r>
      <w:r>
        <w:t>treatment</w:t>
      </w:r>
      <w:r w:rsidRPr="00CA12E0">
        <w:t xml:space="preserve"> to have on higher repeatability compared to the hot developmental </w:t>
      </w:r>
      <w:r>
        <w:t>treatment</w:t>
      </w:r>
      <w:r w:rsidRPr="00CA12E0">
        <w:t xml:space="preserve"> however credible intervals overlapped partially (Fig. </w:t>
      </w:r>
      <w:r w:rsidR="00C74466">
        <w:t>2</w:t>
      </w:r>
      <w:r w:rsidR="001434C4">
        <w:t>, Fig S2</w:t>
      </w:r>
      <w:r w:rsidRPr="00CA12E0">
        <w:t xml:space="preserve">, </w:t>
      </w:r>
      <w:r>
        <w:t xml:space="preserve">Table </w:t>
      </w:r>
      <w:r w:rsidR="00C74466">
        <w:t>2</w:t>
      </w:r>
      <w:r w:rsidRPr="00CA12E0">
        <w:t>)</w:t>
      </w:r>
      <w:r>
        <w:t xml:space="preserve">. </w:t>
      </w:r>
      <w:r w:rsidR="005D3D14">
        <w:t>Model coefficients for each treatment group are presented in Table S</w:t>
      </w:r>
      <w:r w:rsidR="00732E1D">
        <w:t>10</w:t>
      </w:r>
      <w:r w:rsidR="005D3D14">
        <w:t>-</w:t>
      </w:r>
      <w:r w:rsidR="00732E1D">
        <w:t>13</w:t>
      </w:r>
      <w:r w:rsidR="000416AD">
        <w:t xml:space="preserve">. </w:t>
      </w:r>
    </w:p>
    <w:p w14:paraId="2D8FD910" w14:textId="77777777" w:rsidR="00852F77" w:rsidRDefault="00852F77" w:rsidP="00CA12E0">
      <w:pPr>
        <w:ind w:firstLine="720"/>
      </w:pPr>
    </w:p>
    <w:p w14:paraId="663799E9" w14:textId="3138BEAB" w:rsidR="00FB1BF2" w:rsidRPr="00852F77" w:rsidRDefault="00FB1BF2" w:rsidP="00FB1BF2">
      <w:pPr>
        <w:pStyle w:val="TableCaption"/>
        <w:rPr>
          <w:rFonts w:ascii="Times New Roman" w:hAnsi="Times New Roman" w:cs="Times New Roman"/>
          <w:i w:val="0"/>
          <w:iCs/>
        </w:rPr>
      </w:pPr>
      <w:r w:rsidRPr="00852F77">
        <w:rPr>
          <w:rFonts w:ascii="Times New Roman" w:hAnsi="Times New Roman" w:cs="Times New Roman"/>
          <w:b/>
          <w:bCs/>
          <w:i w:val="0"/>
          <w:iCs/>
        </w:rPr>
        <w:t>Table 2</w:t>
      </w:r>
      <w:r w:rsidRPr="00852F77">
        <w:rPr>
          <w:rFonts w:ascii="Times New Roman" w:hAnsi="Times New Roman" w:cs="Times New Roman"/>
          <w:i w:val="0"/>
          <w:iCs/>
        </w:rPr>
        <w:t xml:space="preserve"> </w:t>
      </w:r>
      <w:r w:rsidR="008D6504" w:rsidRPr="00852F77">
        <w:rPr>
          <w:rFonts w:ascii="Times New Roman" w:hAnsi="Times New Roman" w:cs="Times New Roman"/>
          <w:i w:val="0"/>
          <w:iCs/>
        </w:rPr>
        <w:t>Temperature</w:t>
      </w:r>
      <w:r w:rsidRPr="00852F77">
        <w:rPr>
          <w:rFonts w:ascii="Times New Roman" w:hAnsi="Times New Roman" w:cs="Times New Roman"/>
          <w:i w:val="0"/>
          <w:iCs/>
        </w:rPr>
        <w:t xml:space="preserve"> specific, adjusted repeatability estimates of log transformed metabolic rate for lizards from two developmental temperatures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hot</w:t>
      </w:r>
      <w:proofErr w:type="spellEnd"/>
      <w:r w:rsidRPr="00852F77">
        <w:rPr>
          <w:rFonts w:ascii="Times New Roman" w:hAnsi="Times New Roman" w:cs="Times New Roman"/>
          <w:i w:val="0"/>
          <w:iCs/>
        </w:rPr>
        <w:t xml:space="preserve"> = 25,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cold</w:t>
      </w:r>
      <w:proofErr w:type="spellEnd"/>
      <w:r w:rsidRPr="00852F77">
        <w:rPr>
          <w:rFonts w:ascii="Times New Roman" w:hAnsi="Times New Roman" w:cs="Times New Roman"/>
          <w:i w:val="0"/>
          <w:iCs/>
        </w:rPr>
        <w:t xml:space="preserve"> = 26). These values were estimated from an imputation analysis, n</w:t>
      </w:r>
      <w:r w:rsidRPr="008D6504">
        <w:rPr>
          <w:rFonts w:ascii="Times New Roman" w:hAnsi="Times New Roman" w:cs="Times New Roman"/>
          <w:i w:val="0"/>
          <w:iCs/>
          <w:vertAlign w:val="subscript"/>
        </w:rPr>
        <w:t>obs</w:t>
      </w:r>
      <w:r w:rsidRPr="00852F77">
        <w:rPr>
          <w:rFonts w:ascii="Times New Roman" w:hAnsi="Times New Roman" w:cs="Times New Roman"/>
          <w:i w:val="0"/>
          <w:iCs/>
        </w:rPr>
        <w:t xml:space="preserve"> = 6000</w:t>
      </w:r>
      <w:r w:rsidR="008D6504">
        <w:rPr>
          <w:rFonts w:ascii="Times New Roman" w:hAnsi="Times New Roman" w:cs="Times New Roman"/>
          <w:i w:val="0"/>
          <w:iCs/>
        </w:rPr>
        <w:t>.</w:t>
      </w:r>
      <w:r w:rsidR="00B90FED">
        <w:rPr>
          <w:rFonts w:ascii="Times New Roman" w:hAnsi="Times New Roman" w:cs="Times New Roman"/>
          <w:i w:val="0"/>
          <w:iCs/>
        </w:rPr>
        <w:t xml:space="preserve"> Bolded values are significantly different from zero</w:t>
      </w:r>
    </w:p>
    <w:tbl>
      <w:tblPr>
        <w:tblStyle w:val="Table"/>
        <w:tblW w:w="455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
      <w:tr w:rsidR="008D6504" w14:paraId="3BA37569" w14:textId="77777777" w:rsidTr="00294E1F">
        <w:tc>
          <w:tcPr>
            <w:tcW w:w="0" w:type="auto"/>
            <w:gridSpan w:val="4"/>
            <w:tcBorders>
              <w:bottom w:val="single" w:sz="0" w:space="0" w:color="auto"/>
            </w:tcBorders>
            <w:vAlign w:val="bottom"/>
          </w:tcPr>
          <w:p w14:paraId="081159A9" w14:textId="77777777" w:rsidR="008D6504" w:rsidRDefault="008D6504" w:rsidP="008D6504">
            <w:pPr>
              <w:pStyle w:val="Compact"/>
              <w:jc w:val="center"/>
            </w:pPr>
            <w:r>
              <w:t xml:space="preserve">Cold development temperature </w:t>
            </w:r>
          </w:p>
          <w:p w14:paraId="5A039387" w14:textId="6ABDA289" w:rsidR="008D6504" w:rsidRDefault="008D6504" w:rsidP="008D6504">
            <w:pPr>
              <w:pStyle w:val="Compact"/>
              <w:jc w:val="center"/>
            </w:pPr>
            <w:r>
              <w:t>n = 26</w:t>
            </w:r>
          </w:p>
        </w:tc>
        <w:tc>
          <w:tcPr>
            <w:tcW w:w="0" w:type="auto"/>
            <w:gridSpan w:val="3"/>
            <w:tcBorders>
              <w:bottom w:val="single" w:sz="0" w:space="0" w:color="auto"/>
            </w:tcBorders>
            <w:vAlign w:val="bottom"/>
          </w:tcPr>
          <w:p w14:paraId="260E6484" w14:textId="77777777" w:rsidR="008D6504" w:rsidRDefault="008D6504" w:rsidP="008D6504">
            <w:pPr>
              <w:pStyle w:val="Compact"/>
              <w:jc w:val="center"/>
            </w:pPr>
            <w:r>
              <w:t>Hot</w:t>
            </w:r>
            <w:r>
              <w:t xml:space="preserve"> development temperature </w:t>
            </w:r>
          </w:p>
          <w:p w14:paraId="5948098E" w14:textId="1CA94D7D" w:rsidR="008D6504" w:rsidRDefault="008D6504" w:rsidP="008D6504">
            <w:pPr>
              <w:pStyle w:val="Compact"/>
              <w:jc w:val="center"/>
            </w:pPr>
            <w:r>
              <w:t>n = 2</w:t>
            </w:r>
            <w:r>
              <w:t>5</w:t>
            </w:r>
          </w:p>
        </w:tc>
      </w:tr>
      <w:tr w:rsidR="008D6504" w14:paraId="264D864A" w14:textId="7C05F5D5" w:rsidTr="00294E1F">
        <w:tc>
          <w:tcPr>
            <w:tcW w:w="0" w:type="auto"/>
            <w:tcBorders>
              <w:bottom w:val="single" w:sz="0" w:space="0" w:color="auto"/>
            </w:tcBorders>
            <w:vAlign w:val="bottom"/>
          </w:tcPr>
          <w:p w14:paraId="0BC2926C" w14:textId="5CFAA1EA" w:rsidR="008D6504" w:rsidRDefault="008D6504" w:rsidP="008D6504">
            <w:pPr>
              <w:pStyle w:val="Compact"/>
              <w:jc w:val="center"/>
            </w:pPr>
            <w:r>
              <w:t>Temperature</w:t>
            </w:r>
          </w:p>
        </w:tc>
        <w:tc>
          <w:tcPr>
            <w:tcW w:w="0" w:type="auto"/>
            <w:tcBorders>
              <w:bottom w:val="single" w:sz="0" w:space="0" w:color="auto"/>
            </w:tcBorders>
            <w:vAlign w:val="bottom"/>
          </w:tcPr>
          <w:p w14:paraId="4277EAE9" w14:textId="3E110099" w:rsidR="008D6504" w:rsidRDefault="008D6504" w:rsidP="008D6504">
            <w:pPr>
              <w:pStyle w:val="Compact"/>
              <w:jc w:val="center"/>
            </w:pPr>
            <w:r>
              <w:t>Repeatability</w:t>
            </w:r>
          </w:p>
        </w:tc>
        <w:tc>
          <w:tcPr>
            <w:tcW w:w="0" w:type="auto"/>
            <w:tcBorders>
              <w:bottom w:val="single" w:sz="0" w:space="0" w:color="auto"/>
            </w:tcBorders>
            <w:vAlign w:val="bottom"/>
          </w:tcPr>
          <w:p w14:paraId="0D7BD6E5" w14:textId="77777777" w:rsidR="008D6504" w:rsidRDefault="008D6504" w:rsidP="008D6504">
            <w:pPr>
              <w:pStyle w:val="Compact"/>
              <w:jc w:val="center"/>
            </w:pPr>
            <w:r>
              <w:t>Lower</w:t>
            </w:r>
          </w:p>
        </w:tc>
        <w:tc>
          <w:tcPr>
            <w:tcW w:w="0" w:type="auto"/>
            <w:tcBorders>
              <w:bottom w:val="single" w:sz="0" w:space="0" w:color="auto"/>
            </w:tcBorders>
            <w:vAlign w:val="bottom"/>
          </w:tcPr>
          <w:p w14:paraId="62EFD865" w14:textId="77777777" w:rsidR="008D6504" w:rsidRDefault="008D6504" w:rsidP="008D6504">
            <w:pPr>
              <w:pStyle w:val="Compact"/>
              <w:jc w:val="center"/>
            </w:pPr>
            <w:r>
              <w:t>Upper</w:t>
            </w:r>
          </w:p>
        </w:tc>
        <w:tc>
          <w:tcPr>
            <w:tcW w:w="0" w:type="auto"/>
            <w:tcBorders>
              <w:bottom w:val="single" w:sz="0" w:space="0" w:color="auto"/>
            </w:tcBorders>
            <w:vAlign w:val="bottom"/>
          </w:tcPr>
          <w:p w14:paraId="23719D8F" w14:textId="639A81F2" w:rsidR="008D6504" w:rsidRDefault="008D6504" w:rsidP="008D6504">
            <w:pPr>
              <w:pStyle w:val="Compact"/>
              <w:jc w:val="center"/>
            </w:pPr>
            <w:r>
              <w:t>Repeatability</w:t>
            </w:r>
          </w:p>
        </w:tc>
        <w:tc>
          <w:tcPr>
            <w:tcW w:w="0" w:type="auto"/>
            <w:tcBorders>
              <w:bottom w:val="single" w:sz="0" w:space="0" w:color="auto"/>
            </w:tcBorders>
            <w:vAlign w:val="bottom"/>
          </w:tcPr>
          <w:p w14:paraId="58B63045" w14:textId="3AD40707" w:rsidR="008D6504" w:rsidRDefault="008D6504" w:rsidP="008D6504">
            <w:pPr>
              <w:pStyle w:val="Compact"/>
              <w:jc w:val="center"/>
            </w:pPr>
            <w:r>
              <w:t>Lower</w:t>
            </w:r>
          </w:p>
        </w:tc>
        <w:tc>
          <w:tcPr>
            <w:tcW w:w="0" w:type="auto"/>
            <w:tcBorders>
              <w:bottom w:val="single" w:sz="0" w:space="0" w:color="auto"/>
            </w:tcBorders>
            <w:vAlign w:val="bottom"/>
          </w:tcPr>
          <w:p w14:paraId="313B68E2" w14:textId="731E6EAF" w:rsidR="008D6504" w:rsidRDefault="008D6504" w:rsidP="008D6504">
            <w:pPr>
              <w:pStyle w:val="Compact"/>
              <w:jc w:val="center"/>
            </w:pPr>
            <w:r>
              <w:t>Upper</w:t>
            </w:r>
          </w:p>
        </w:tc>
      </w:tr>
      <w:tr w:rsidR="00294E1F" w14:paraId="34EFCE22" w14:textId="5255335C" w:rsidTr="00294E1F">
        <w:tc>
          <w:tcPr>
            <w:tcW w:w="0" w:type="auto"/>
          </w:tcPr>
          <w:p w14:paraId="48557BBE" w14:textId="77777777" w:rsidR="00294E1F" w:rsidRDefault="00294E1F" w:rsidP="00294E1F">
            <w:pPr>
              <w:pStyle w:val="Compact"/>
              <w:jc w:val="center"/>
            </w:pPr>
            <w:r>
              <w:t>24</w:t>
            </w:r>
          </w:p>
        </w:tc>
        <w:tc>
          <w:tcPr>
            <w:tcW w:w="0" w:type="auto"/>
          </w:tcPr>
          <w:p w14:paraId="12790251" w14:textId="51A509FD" w:rsidR="00294E1F" w:rsidRPr="00294E1F" w:rsidRDefault="00294E1F" w:rsidP="00294E1F">
            <w:pPr>
              <w:pStyle w:val="Compact"/>
              <w:jc w:val="center"/>
              <w:rPr>
                <w:b/>
                <w:bCs/>
              </w:rPr>
            </w:pPr>
            <w:r w:rsidRPr="00294E1F">
              <w:rPr>
                <w:b/>
                <w:bCs/>
              </w:rPr>
              <w:t>0.22</w:t>
            </w:r>
          </w:p>
        </w:tc>
        <w:tc>
          <w:tcPr>
            <w:tcW w:w="0" w:type="auto"/>
          </w:tcPr>
          <w:p w14:paraId="475A8C2E" w14:textId="2E864245" w:rsidR="00294E1F" w:rsidRPr="00294E1F" w:rsidRDefault="00294E1F" w:rsidP="00294E1F">
            <w:pPr>
              <w:pStyle w:val="Compact"/>
              <w:jc w:val="center"/>
              <w:rPr>
                <w:b/>
                <w:bCs/>
              </w:rPr>
            </w:pPr>
            <w:r w:rsidRPr="00294E1F">
              <w:rPr>
                <w:b/>
                <w:bCs/>
              </w:rPr>
              <w:t>0.11</w:t>
            </w:r>
          </w:p>
        </w:tc>
        <w:tc>
          <w:tcPr>
            <w:tcW w:w="0" w:type="auto"/>
          </w:tcPr>
          <w:p w14:paraId="77C0A7BC" w14:textId="442582E4" w:rsidR="00294E1F" w:rsidRPr="00294E1F" w:rsidRDefault="00294E1F" w:rsidP="00294E1F">
            <w:pPr>
              <w:pStyle w:val="Compact"/>
              <w:jc w:val="center"/>
              <w:rPr>
                <w:b/>
                <w:bCs/>
              </w:rPr>
            </w:pPr>
            <w:r w:rsidRPr="00294E1F">
              <w:rPr>
                <w:b/>
                <w:bCs/>
              </w:rPr>
              <w:t>0.37</w:t>
            </w:r>
          </w:p>
        </w:tc>
        <w:tc>
          <w:tcPr>
            <w:tcW w:w="0" w:type="auto"/>
          </w:tcPr>
          <w:p w14:paraId="5BF598ED" w14:textId="6B4D0964" w:rsidR="00294E1F" w:rsidRPr="00294E1F" w:rsidRDefault="00294E1F" w:rsidP="00294E1F">
            <w:pPr>
              <w:pStyle w:val="Compact"/>
              <w:jc w:val="center"/>
              <w:rPr>
                <w:b/>
                <w:bCs/>
              </w:rPr>
            </w:pPr>
            <w:r w:rsidRPr="00294E1F">
              <w:rPr>
                <w:b/>
                <w:bCs/>
              </w:rPr>
              <w:t>0.09</w:t>
            </w:r>
          </w:p>
        </w:tc>
        <w:tc>
          <w:tcPr>
            <w:tcW w:w="0" w:type="auto"/>
          </w:tcPr>
          <w:p w14:paraId="77F8A78B" w14:textId="71A3F26C" w:rsidR="00294E1F" w:rsidRPr="00294E1F" w:rsidRDefault="00294E1F" w:rsidP="00294E1F">
            <w:pPr>
              <w:pStyle w:val="Compact"/>
              <w:jc w:val="center"/>
              <w:rPr>
                <w:b/>
                <w:bCs/>
              </w:rPr>
            </w:pPr>
            <w:r w:rsidRPr="00294E1F">
              <w:rPr>
                <w:b/>
                <w:bCs/>
              </w:rPr>
              <w:t>0.03</w:t>
            </w:r>
          </w:p>
        </w:tc>
        <w:tc>
          <w:tcPr>
            <w:tcW w:w="0" w:type="auto"/>
          </w:tcPr>
          <w:p w14:paraId="73755EF4" w14:textId="1C1A43BE" w:rsidR="00294E1F" w:rsidRPr="00294E1F" w:rsidRDefault="00294E1F" w:rsidP="00294E1F">
            <w:pPr>
              <w:pStyle w:val="Compact"/>
              <w:jc w:val="center"/>
              <w:rPr>
                <w:b/>
                <w:bCs/>
              </w:rPr>
            </w:pPr>
            <w:r w:rsidRPr="00294E1F">
              <w:rPr>
                <w:b/>
                <w:bCs/>
              </w:rPr>
              <w:t>0.18</w:t>
            </w:r>
          </w:p>
        </w:tc>
      </w:tr>
      <w:tr w:rsidR="00294E1F" w14:paraId="2A1A66A9" w14:textId="240A6C96" w:rsidTr="00294E1F">
        <w:tc>
          <w:tcPr>
            <w:tcW w:w="0" w:type="auto"/>
          </w:tcPr>
          <w:p w14:paraId="68624BC8" w14:textId="77777777" w:rsidR="00294E1F" w:rsidRDefault="00294E1F" w:rsidP="00294E1F">
            <w:pPr>
              <w:pStyle w:val="Compact"/>
              <w:jc w:val="center"/>
            </w:pPr>
            <w:r>
              <w:t>26</w:t>
            </w:r>
          </w:p>
        </w:tc>
        <w:tc>
          <w:tcPr>
            <w:tcW w:w="0" w:type="auto"/>
          </w:tcPr>
          <w:p w14:paraId="1E021BB0" w14:textId="24460E8E" w:rsidR="00294E1F" w:rsidRPr="00294E1F" w:rsidRDefault="00294E1F" w:rsidP="00294E1F">
            <w:pPr>
              <w:pStyle w:val="Compact"/>
              <w:jc w:val="center"/>
              <w:rPr>
                <w:b/>
                <w:bCs/>
              </w:rPr>
            </w:pPr>
            <w:r w:rsidRPr="00294E1F">
              <w:rPr>
                <w:b/>
                <w:bCs/>
              </w:rPr>
              <w:t>0.22</w:t>
            </w:r>
          </w:p>
        </w:tc>
        <w:tc>
          <w:tcPr>
            <w:tcW w:w="0" w:type="auto"/>
          </w:tcPr>
          <w:p w14:paraId="51ECF538" w14:textId="2C2AA8FF" w:rsidR="00294E1F" w:rsidRPr="00294E1F" w:rsidRDefault="00294E1F" w:rsidP="00294E1F">
            <w:pPr>
              <w:pStyle w:val="Compact"/>
              <w:jc w:val="center"/>
              <w:rPr>
                <w:b/>
                <w:bCs/>
              </w:rPr>
            </w:pPr>
            <w:r w:rsidRPr="00294E1F">
              <w:rPr>
                <w:b/>
                <w:bCs/>
              </w:rPr>
              <w:t>0.12</w:t>
            </w:r>
          </w:p>
        </w:tc>
        <w:tc>
          <w:tcPr>
            <w:tcW w:w="0" w:type="auto"/>
          </w:tcPr>
          <w:p w14:paraId="0A884DB9" w14:textId="121F2E30" w:rsidR="00294E1F" w:rsidRPr="00294E1F" w:rsidRDefault="00294E1F" w:rsidP="00294E1F">
            <w:pPr>
              <w:pStyle w:val="Compact"/>
              <w:jc w:val="center"/>
              <w:rPr>
                <w:b/>
                <w:bCs/>
              </w:rPr>
            </w:pPr>
            <w:r w:rsidRPr="00294E1F">
              <w:rPr>
                <w:b/>
                <w:bCs/>
              </w:rPr>
              <w:t>0.37</w:t>
            </w:r>
          </w:p>
        </w:tc>
        <w:tc>
          <w:tcPr>
            <w:tcW w:w="0" w:type="auto"/>
          </w:tcPr>
          <w:p w14:paraId="5767AAB1" w14:textId="0A029106" w:rsidR="00294E1F" w:rsidRPr="00294E1F" w:rsidRDefault="00294E1F" w:rsidP="00294E1F">
            <w:pPr>
              <w:pStyle w:val="Compact"/>
              <w:jc w:val="center"/>
              <w:rPr>
                <w:b/>
                <w:bCs/>
              </w:rPr>
            </w:pPr>
            <w:r w:rsidRPr="00294E1F">
              <w:rPr>
                <w:b/>
                <w:bCs/>
              </w:rPr>
              <w:t>0.09</w:t>
            </w:r>
          </w:p>
        </w:tc>
        <w:tc>
          <w:tcPr>
            <w:tcW w:w="0" w:type="auto"/>
          </w:tcPr>
          <w:p w14:paraId="3F0C28CF" w14:textId="659538EA" w:rsidR="00294E1F" w:rsidRPr="00294E1F" w:rsidRDefault="00294E1F" w:rsidP="00294E1F">
            <w:pPr>
              <w:pStyle w:val="Compact"/>
              <w:jc w:val="center"/>
              <w:rPr>
                <w:b/>
                <w:bCs/>
              </w:rPr>
            </w:pPr>
            <w:r w:rsidRPr="00294E1F">
              <w:rPr>
                <w:b/>
                <w:bCs/>
              </w:rPr>
              <w:t>0.03</w:t>
            </w:r>
          </w:p>
        </w:tc>
        <w:tc>
          <w:tcPr>
            <w:tcW w:w="0" w:type="auto"/>
          </w:tcPr>
          <w:p w14:paraId="73958BAA" w14:textId="4FFFCBE7" w:rsidR="00294E1F" w:rsidRPr="00294E1F" w:rsidRDefault="00294E1F" w:rsidP="00294E1F">
            <w:pPr>
              <w:pStyle w:val="Compact"/>
              <w:jc w:val="center"/>
              <w:rPr>
                <w:b/>
                <w:bCs/>
              </w:rPr>
            </w:pPr>
            <w:r w:rsidRPr="00294E1F">
              <w:rPr>
                <w:b/>
                <w:bCs/>
              </w:rPr>
              <w:t>0.19</w:t>
            </w:r>
          </w:p>
        </w:tc>
      </w:tr>
      <w:tr w:rsidR="00294E1F" w14:paraId="42FDE858" w14:textId="6E0B4E07" w:rsidTr="00294E1F">
        <w:tc>
          <w:tcPr>
            <w:tcW w:w="0" w:type="auto"/>
          </w:tcPr>
          <w:p w14:paraId="43C4F6DB" w14:textId="77777777" w:rsidR="00294E1F" w:rsidRDefault="00294E1F" w:rsidP="00294E1F">
            <w:pPr>
              <w:pStyle w:val="Compact"/>
              <w:jc w:val="center"/>
            </w:pPr>
            <w:r>
              <w:t>28</w:t>
            </w:r>
          </w:p>
        </w:tc>
        <w:tc>
          <w:tcPr>
            <w:tcW w:w="0" w:type="auto"/>
          </w:tcPr>
          <w:p w14:paraId="763F02A7" w14:textId="7908B9C7" w:rsidR="00294E1F" w:rsidRPr="00294E1F" w:rsidRDefault="00294E1F" w:rsidP="00294E1F">
            <w:pPr>
              <w:pStyle w:val="Compact"/>
              <w:jc w:val="center"/>
              <w:rPr>
                <w:b/>
                <w:bCs/>
              </w:rPr>
            </w:pPr>
            <w:r w:rsidRPr="00294E1F">
              <w:rPr>
                <w:b/>
                <w:bCs/>
              </w:rPr>
              <w:t>0.22</w:t>
            </w:r>
          </w:p>
        </w:tc>
        <w:tc>
          <w:tcPr>
            <w:tcW w:w="0" w:type="auto"/>
          </w:tcPr>
          <w:p w14:paraId="6A55AB5D" w14:textId="523D3C6C" w:rsidR="00294E1F" w:rsidRPr="00294E1F" w:rsidRDefault="00294E1F" w:rsidP="00294E1F">
            <w:pPr>
              <w:pStyle w:val="Compact"/>
              <w:jc w:val="center"/>
              <w:rPr>
                <w:b/>
                <w:bCs/>
              </w:rPr>
            </w:pPr>
            <w:r w:rsidRPr="00294E1F">
              <w:rPr>
                <w:b/>
                <w:bCs/>
              </w:rPr>
              <w:t>0.11</w:t>
            </w:r>
          </w:p>
        </w:tc>
        <w:tc>
          <w:tcPr>
            <w:tcW w:w="0" w:type="auto"/>
          </w:tcPr>
          <w:p w14:paraId="739C01CC" w14:textId="4DB6FE11" w:rsidR="00294E1F" w:rsidRPr="00294E1F" w:rsidRDefault="00294E1F" w:rsidP="00294E1F">
            <w:pPr>
              <w:pStyle w:val="Compact"/>
              <w:jc w:val="center"/>
              <w:rPr>
                <w:b/>
                <w:bCs/>
              </w:rPr>
            </w:pPr>
            <w:r w:rsidRPr="00294E1F">
              <w:rPr>
                <w:b/>
                <w:bCs/>
              </w:rPr>
              <w:t>0.36</w:t>
            </w:r>
          </w:p>
        </w:tc>
        <w:tc>
          <w:tcPr>
            <w:tcW w:w="0" w:type="auto"/>
          </w:tcPr>
          <w:p w14:paraId="4EE6BF68" w14:textId="2828BB39" w:rsidR="00294E1F" w:rsidRPr="00294E1F" w:rsidRDefault="00294E1F" w:rsidP="00294E1F">
            <w:pPr>
              <w:pStyle w:val="Compact"/>
              <w:jc w:val="center"/>
              <w:rPr>
                <w:b/>
                <w:bCs/>
              </w:rPr>
            </w:pPr>
            <w:r w:rsidRPr="00294E1F">
              <w:rPr>
                <w:b/>
                <w:bCs/>
              </w:rPr>
              <w:t>0.1</w:t>
            </w:r>
          </w:p>
        </w:tc>
        <w:tc>
          <w:tcPr>
            <w:tcW w:w="0" w:type="auto"/>
          </w:tcPr>
          <w:p w14:paraId="0549E85A" w14:textId="3BCC2A6C" w:rsidR="00294E1F" w:rsidRPr="00294E1F" w:rsidRDefault="00294E1F" w:rsidP="00294E1F">
            <w:pPr>
              <w:pStyle w:val="Compact"/>
              <w:jc w:val="center"/>
              <w:rPr>
                <w:b/>
                <w:bCs/>
              </w:rPr>
            </w:pPr>
            <w:r w:rsidRPr="00294E1F">
              <w:rPr>
                <w:b/>
                <w:bCs/>
              </w:rPr>
              <w:t>0.04</w:t>
            </w:r>
          </w:p>
        </w:tc>
        <w:tc>
          <w:tcPr>
            <w:tcW w:w="0" w:type="auto"/>
          </w:tcPr>
          <w:p w14:paraId="5E2BAACD" w14:textId="4843C972" w:rsidR="00294E1F" w:rsidRPr="00294E1F" w:rsidRDefault="00294E1F" w:rsidP="00294E1F">
            <w:pPr>
              <w:pStyle w:val="Compact"/>
              <w:jc w:val="center"/>
              <w:rPr>
                <w:b/>
                <w:bCs/>
              </w:rPr>
            </w:pPr>
            <w:r w:rsidRPr="00294E1F">
              <w:rPr>
                <w:b/>
                <w:bCs/>
              </w:rPr>
              <w:t>0.2</w:t>
            </w:r>
          </w:p>
        </w:tc>
      </w:tr>
      <w:tr w:rsidR="00294E1F" w14:paraId="66298865" w14:textId="0E3A05C3" w:rsidTr="00294E1F">
        <w:tc>
          <w:tcPr>
            <w:tcW w:w="0" w:type="auto"/>
          </w:tcPr>
          <w:p w14:paraId="7604CA98" w14:textId="77777777" w:rsidR="00294E1F" w:rsidRDefault="00294E1F" w:rsidP="00294E1F">
            <w:pPr>
              <w:pStyle w:val="Compact"/>
              <w:jc w:val="center"/>
            </w:pPr>
            <w:r>
              <w:t>30</w:t>
            </w:r>
          </w:p>
        </w:tc>
        <w:tc>
          <w:tcPr>
            <w:tcW w:w="0" w:type="auto"/>
          </w:tcPr>
          <w:p w14:paraId="30DD1917" w14:textId="5AFF6FF9" w:rsidR="00294E1F" w:rsidRPr="00294E1F" w:rsidRDefault="00294E1F" w:rsidP="00294E1F">
            <w:pPr>
              <w:pStyle w:val="Compact"/>
              <w:jc w:val="center"/>
              <w:rPr>
                <w:b/>
                <w:bCs/>
              </w:rPr>
            </w:pPr>
            <w:r w:rsidRPr="00294E1F">
              <w:rPr>
                <w:b/>
                <w:bCs/>
              </w:rPr>
              <w:t>0.22</w:t>
            </w:r>
          </w:p>
        </w:tc>
        <w:tc>
          <w:tcPr>
            <w:tcW w:w="0" w:type="auto"/>
          </w:tcPr>
          <w:p w14:paraId="2D18422D" w14:textId="4B6CDA5C" w:rsidR="00294E1F" w:rsidRPr="00294E1F" w:rsidRDefault="00294E1F" w:rsidP="00294E1F">
            <w:pPr>
              <w:pStyle w:val="Compact"/>
              <w:jc w:val="center"/>
              <w:rPr>
                <w:b/>
                <w:bCs/>
              </w:rPr>
            </w:pPr>
            <w:r w:rsidRPr="00294E1F">
              <w:rPr>
                <w:b/>
                <w:bCs/>
              </w:rPr>
              <w:t>0.12</w:t>
            </w:r>
          </w:p>
        </w:tc>
        <w:tc>
          <w:tcPr>
            <w:tcW w:w="0" w:type="auto"/>
          </w:tcPr>
          <w:p w14:paraId="16AF8261" w14:textId="23CF57F8" w:rsidR="00294E1F" w:rsidRPr="00294E1F" w:rsidRDefault="00294E1F" w:rsidP="00294E1F">
            <w:pPr>
              <w:pStyle w:val="Compact"/>
              <w:jc w:val="center"/>
              <w:rPr>
                <w:b/>
                <w:bCs/>
              </w:rPr>
            </w:pPr>
            <w:r w:rsidRPr="00294E1F">
              <w:rPr>
                <w:b/>
                <w:bCs/>
              </w:rPr>
              <w:t>0.36</w:t>
            </w:r>
          </w:p>
        </w:tc>
        <w:tc>
          <w:tcPr>
            <w:tcW w:w="0" w:type="auto"/>
          </w:tcPr>
          <w:p w14:paraId="28AF4302" w14:textId="255EDB2D" w:rsidR="00294E1F" w:rsidRPr="00294E1F" w:rsidRDefault="00294E1F" w:rsidP="00294E1F">
            <w:pPr>
              <w:pStyle w:val="Compact"/>
              <w:jc w:val="center"/>
              <w:rPr>
                <w:b/>
                <w:bCs/>
              </w:rPr>
            </w:pPr>
            <w:r w:rsidRPr="00294E1F">
              <w:rPr>
                <w:b/>
                <w:bCs/>
              </w:rPr>
              <w:t>0.11</w:t>
            </w:r>
          </w:p>
        </w:tc>
        <w:tc>
          <w:tcPr>
            <w:tcW w:w="0" w:type="auto"/>
          </w:tcPr>
          <w:p w14:paraId="66AA6B95" w14:textId="1B4A8C60" w:rsidR="00294E1F" w:rsidRPr="00294E1F" w:rsidRDefault="00294E1F" w:rsidP="00294E1F">
            <w:pPr>
              <w:pStyle w:val="Compact"/>
              <w:jc w:val="center"/>
              <w:rPr>
                <w:b/>
                <w:bCs/>
              </w:rPr>
            </w:pPr>
            <w:r w:rsidRPr="00294E1F">
              <w:rPr>
                <w:b/>
                <w:bCs/>
              </w:rPr>
              <w:t>0.04</w:t>
            </w:r>
          </w:p>
        </w:tc>
        <w:tc>
          <w:tcPr>
            <w:tcW w:w="0" w:type="auto"/>
          </w:tcPr>
          <w:p w14:paraId="6811EDE8" w14:textId="64D13017" w:rsidR="00294E1F" w:rsidRPr="00294E1F" w:rsidRDefault="00294E1F" w:rsidP="00294E1F">
            <w:pPr>
              <w:pStyle w:val="Compact"/>
              <w:jc w:val="center"/>
              <w:rPr>
                <w:b/>
                <w:bCs/>
              </w:rPr>
            </w:pPr>
            <w:r w:rsidRPr="00294E1F">
              <w:rPr>
                <w:b/>
                <w:bCs/>
              </w:rPr>
              <w:t>0.21</w:t>
            </w:r>
          </w:p>
        </w:tc>
      </w:tr>
      <w:tr w:rsidR="00294E1F" w14:paraId="4E887491" w14:textId="50315B8A" w:rsidTr="00294E1F">
        <w:tc>
          <w:tcPr>
            <w:tcW w:w="0" w:type="auto"/>
          </w:tcPr>
          <w:p w14:paraId="777A7BC0" w14:textId="77777777" w:rsidR="00294E1F" w:rsidRDefault="00294E1F" w:rsidP="00294E1F">
            <w:pPr>
              <w:pStyle w:val="Compact"/>
              <w:jc w:val="center"/>
            </w:pPr>
            <w:r>
              <w:t>32</w:t>
            </w:r>
          </w:p>
        </w:tc>
        <w:tc>
          <w:tcPr>
            <w:tcW w:w="0" w:type="auto"/>
          </w:tcPr>
          <w:p w14:paraId="30EA7507" w14:textId="01ABF5D2" w:rsidR="00294E1F" w:rsidRPr="00294E1F" w:rsidRDefault="00294E1F" w:rsidP="00294E1F">
            <w:pPr>
              <w:pStyle w:val="Compact"/>
              <w:jc w:val="center"/>
              <w:rPr>
                <w:b/>
                <w:bCs/>
              </w:rPr>
            </w:pPr>
            <w:r w:rsidRPr="00294E1F">
              <w:rPr>
                <w:b/>
                <w:bCs/>
              </w:rPr>
              <w:t>0.22</w:t>
            </w:r>
          </w:p>
        </w:tc>
        <w:tc>
          <w:tcPr>
            <w:tcW w:w="0" w:type="auto"/>
          </w:tcPr>
          <w:p w14:paraId="2D98662F" w14:textId="17C9C963" w:rsidR="00294E1F" w:rsidRPr="00294E1F" w:rsidRDefault="00294E1F" w:rsidP="00294E1F">
            <w:pPr>
              <w:pStyle w:val="Compact"/>
              <w:jc w:val="center"/>
              <w:rPr>
                <w:b/>
                <w:bCs/>
              </w:rPr>
            </w:pPr>
            <w:r w:rsidRPr="00294E1F">
              <w:rPr>
                <w:b/>
                <w:bCs/>
              </w:rPr>
              <w:t>0.11</w:t>
            </w:r>
          </w:p>
        </w:tc>
        <w:tc>
          <w:tcPr>
            <w:tcW w:w="0" w:type="auto"/>
          </w:tcPr>
          <w:p w14:paraId="4A94EE58" w14:textId="2C3C2934" w:rsidR="00294E1F" w:rsidRPr="00294E1F" w:rsidRDefault="00294E1F" w:rsidP="00294E1F">
            <w:pPr>
              <w:pStyle w:val="Compact"/>
              <w:jc w:val="center"/>
              <w:rPr>
                <w:b/>
                <w:bCs/>
              </w:rPr>
            </w:pPr>
            <w:r w:rsidRPr="00294E1F">
              <w:rPr>
                <w:b/>
                <w:bCs/>
              </w:rPr>
              <w:t>0.36</w:t>
            </w:r>
          </w:p>
        </w:tc>
        <w:tc>
          <w:tcPr>
            <w:tcW w:w="0" w:type="auto"/>
          </w:tcPr>
          <w:p w14:paraId="7290EAF6" w14:textId="449D5456" w:rsidR="00294E1F" w:rsidRPr="00294E1F" w:rsidRDefault="00294E1F" w:rsidP="00294E1F">
            <w:pPr>
              <w:pStyle w:val="Compact"/>
              <w:jc w:val="center"/>
              <w:rPr>
                <w:b/>
                <w:bCs/>
              </w:rPr>
            </w:pPr>
            <w:r w:rsidRPr="00294E1F">
              <w:rPr>
                <w:b/>
                <w:bCs/>
              </w:rPr>
              <w:t>0.12</w:t>
            </w:r>
          </w:p>
        </w:tc>
        <w:tc>
          <w:tcPr>
            <w:tcW w:w="0" w:type="auto"/>
          </w:tcPr>
          <w:p w14:paraId="3C92C6C5" w14:textId="769E2456" w:rsidR="00294E1F" w:rsidRPr="00294E1F" w:rsidRDefault="00294E1F" w:rsidP="00294E1F">
            <w:pPr>
              <w:pStyle w:val="Compact"/>
              <w:jc w:val="center"/>
              <w:rPr>
                <w:b/>
                <w:bCs/>
              </w:rPr>
            </w:pPr>
            <w:r w:rsidRPr="00294E1F">
              <w:rPr>
                <w:b/>
                <w:bCs/>
              </w:rPr>
              <w:t>0.04</w:t>
            </w:r>
          </w:p>
        </w:tc>
        <w:tc>
          <w:tcPr>
            <w:tcW w:w="0" w:type="auto"/>
          </w:tcPr>
          <w:p w14:paraId="55841B2B" w14:textId="05FC0FF2" w:rsidR="00294E1F" w:rsidRPr="00294E1F" w:rsidRDefault="00294E1F" w:rsidP="00294E1F">
            <w:pPr>
              <w:pStyle w:val="Compact"/>
              <w:jc w:val="center"/>
              <w:rPr>
                <w:b/>
                <w:bCs/>
              </w:rPr>
            </w:pPr>
            <w:r w:rsidRPr="00294E1F">
              <w:rPr>
                <w:b/>
                <w:bCs/>
              </w:rPr>
              <w:t>0.23</w:t>
            </w:r>
          </w:p>
        </w:tc>
      </w:tr>
      <w:tr w:rsidR="00294E1F" w14:paraId="7B621C4A" w14:textId="53B84187" w:rsidTr="00294E1F">
        <w:tc>
          <w:tcPr>
            <w:tcW w:w="0" w:type="auto"/>
          </w:tcPr>
          <w:p w14:paraId="0E8BADCE" w14:textId="77777777" w:rsidR="00294E1F" w:rsidRDefault="00294E1F" w:rsidP="00294E1F">
            <w:pPr>
              <w:pStyle w:val="Compact"/>
              <w:jc w:val="center"/>
            </w:pPr>
            <w:r>
              <w:t>34</w:t>
            </w:r>
          </w:p>
        </w:tc>
        <w:tc>
          <w:tcPr>
            <w:tcW w:w="0" w:type="auto"/>
          </w:tcPr>
          <w:p w14:paraId="1F97743B" w14:textId="39C4932F" w:rsidR="00294E1F" w:rsidRPr="00294E1F" w:rsidRDefault="00294E1F" w:rsidP="00294E1F">
            <w:pPr>
              <w:pStyle w:val="Compact"/>
              <w:jc w:val="center"/>
              <w:rPr>
                <w:b/>
                <w:bCs/>
              </w:rPr>
            </w:pPr>
            <w:r w:rsidRPr="00294E1F">
              <w:rPr>
                <w:b/>
                <w:bCs/>
              </w:rPr>
              <w:t>0.22</w:t>
            </w:r>
          </w:p>
        </w:tc>
        <w:tc>
          <w:tcPr>
            <w:tcW w:w="0" w:type="auto"/>
          </w:tcPr>
          <w:p w14:paraId="1052BE59" w14:textId="0A37CEB0" w:rsidR="00294E1F" w:rsidRPr="00294E1F" w:rsidRDefault="00294E1F" w:rsidP="00294E1F">
            <w:pPr>
              <w:pStyle w:val="Compact"/>
              <w:jc w:val="center"/>
              <w:rPr>
                <w:b/>
                <w:bCs/>
              </w:rPr>
            </w:pPr>
            <w:r w:rsidRPr="00294E1F">
              <w:rPr>
                <w:b/>
                <w:bCs/>
              </w:rPr>
              <w:t>0.11</w:t>
            </w:r>
          </w:p>
        </w:tc>
        <w:tc>
          <w:tcPr>
            <w:tcW w:w="0" w:type="auto"/>
          </w:tcPr>
          <w:p w14:paraId="515D17AD" w14:textId="3229809C" w:rsidR="00294E1F" w:rsidRPr="00294E1F" w:rsidRDefault="00294E1F" w:rsidP="00294E1F">
            <w:pPr>
              <w:pStyle w:val="Compact"/>
              <w:jc w:val="center"/>
              <w:rPr>
                <w:b/>
                <w:bCs/>
              </w:rPr>
            </w:pPr>
            <w:r w:rsidRPr="00294E1F">
              <w:rPr>
                <w:b/>
                <w:bCs/>
              </w:rPr>
              <w:t>0.37</w:t>
            </w:r>
          </w:p>
        </w:tc>
        <w:tc>
          <w:tcPr>
            <w:tcW w:w="0" w:type="auto"/>
          </w:tcPr>
          <w:p w14:paraId="6717F6B2" w14:textId="3CACA2F0" w:rsidR="00294E1F" w:rsidRPr="00294E1F" w:rsidRDefault="00294E1F" w:rsidP="00294E1F">
            <w:pPr>
              <w:pStyle w:val="Compact"/>
              <w:jc w:val="center"/>
              <w:rPr>
                <w:b/>
                <w:bCs/>
              </w:rPr>
            </w:pPr>
            <w:r w:rsidRPr="00294E1F">
              <w:rPr>
                <w:b/>
                <w:bCs/>
              </w:rPr>
              <w:t>0.13</w:t>
            </w:r>
          </w:p>
        </w:tc>
        <w:tc>
          <w:tcPr>
            <w:tcW w:w="0" w:type="auto"/>
          </w:tcPr>
          <w:p w14:paraId="1D5FF657" w14:textId="30C11409" w:rsidR="00294E1F" w:rsidRPr="00294E1F" w:rsidRDefault="00294E1F" w:rsidP="00294E1F">
            <w:pPr>
              <w:pStyle w:val="Compact"/>
              <w:jc w:val="center"/>
              <w:rPr>
                <w:b/>
                <w:bCs/>
              </w:rPr>
            </w:pPr>
            <w:r w:rsidRPr="00294E1F">
              <w:rPr>
                <w:b/>
                <w:bCs/>
              </w:rPr>
              <w:t>0.05</w:t>
            </w:r>
          </w:p>
        </w:tc>
        <w:tc>
          <w:tcPr>
            <w:tcW w:w="0" w:type="auto"/>
          </w:tcPr>
          <w:p w14:paraId="5216A82B" w14:textId="467C4922" w:rsidR="00294E1F" w:rsidRPr="00294E1F" w:rsidRDefault="00294E1F" w:rsidP="00294E1F">
            <w:pPr>
              <w:pStyle w:val="Compact"/>
              <w:jc w:val="center"/>
              <w:rPr>
                <w:b/>
                <w:bCs/>
              </w:rPr>
            </w:pPr>
            <w:r w:rsidRPr="00294E1F">
              <w:rPr>
                <w:b/>
                <w:bCs/>
              </w:rPr>
              <w:t>0.25</w:t>
            </w:r>
          </w:p>
        </w:tc>
      </w:tr>
    </w:tbl>
    <w:p w14:paraId="2AFE66DA" w14:textId="3517AE52" w:rsidR="003543A7" w:rsidRDefault="003543A7" w:rsidP="003543A7"/>
    <w:p w14:paraId="7AB70619" w14:textId="26E2CE43" w:rsidR="007F39CD" w:rsidRDefault="007F39CD" w:rsidP="00CC552C">
      <w:pPr>
        <w:pStyle w:val="Thesissectionheading"/>
      </w:pPr>
      <w:r>
        <w:t>Discussion</w:t>
      </w:r>
    </w:p>
    <w:p w14:paraId="0555155B" w14:textId="372A60A7" w:rsidR="007F39CD" w:rsidRDefault="007F39CD" w:rsidP="007F39CD">
      <w:pPr>
        <w:pStyle w:val="Thesisnormal"/>
      </w:pPr>
      <w:r>
        <w:t>Developmental temperature did not influence the elevation or slope of the thermal reaction norm of metabolic rate. Nor did it change repeatability of metabolic rate at each temperature</w:t>
      </w:r>
      <w:r w:rsidR="00B67C11">
        <w:t xml:space="preserve">. </w:t>
      </w:r>
    </w:p>
    <w:p w14:paraId="7DD3B9E7" w14:textId="57419A14" w:rsidR="00B67C11" w:rsidRDefault="00B67C11" w:rsidP="007F39CD">
      <w:pPr>
        <w:pStyle w:val="Thesisnormal"/>
      </w:pPr>
    </w:p>
    <w:p w14:paraId="07BCA39A" w14:textId="77777777" w:rsidR="00B67C11" w:rsidRDefault="00B67C11" w:rsidP="007F39CD">
      <w:pPr>
        <w:pStyle w:val="Thesisnormal"/>
      </w:pPr>
      <w:r>
        <w:t>[No changes in reaction norm shape because both are acclimated to the same temperature? Thereby aligning reaction norms so may not observe differences. Need a cross factorial acclimation experiment to test this Devo Temp X acclimation X acute temp. Measuring only the linear part of the reaction norm, maybe differences are at extremes. Differences are trait specific.</w:t>
      </w:r>
    </w:p>
    <w:p w14:paraId="0AC0C843" w14:textId="72E845AF" w:rsidR="00B67C11" w:rsidRDefault="00B67C11" w:rsidP="007F39CD">
      <w:pPr>
        <w:pStyle w:val="Thesisnormal"/>
      </w:pPr>
      <w:r>
        <w:t>Variation in developmental cue might be key, both treatments have the same temperature fluctuations, therefore cost and benefit of acclimation is the same and may not result in differences.]</w:t>
      </w:r>
    </w:p>
    <w:p w14:paraId="463D874E" w14:textId="417CA5BC" w:rsidR="00B67C11" w:rsidRDefault="00B67C11" w:rsidP="007F39CD">
      <w:pPr>
        <w:pStyle w:val="Thesisnormal"/>
      </w:pPr>
    </w:p>
    <w:p w14:paraId="102DF83A" w14:textId="77777777" w:rsidR="00B67C11" w:rsidRDefault="00B67C11" w:rsidP="007F39CD">
      <w:pPr>
        <w:pStyle w:val="Thesisnormal"/>
      </w:pPr>
      <w:r>
        <w:t>[Potentially affects repeatability, cold higher than hot but this effect dissipates with imputation. Cold temp is actually a bit out of preferred/historical temperature ranges. Novel-</w:t>
      </w:r>
      <w:proofErr w:type="spellStart"/>
      <w:r>
        <w:t>ish</w:t>
      </w:r>
      <w:proofErr w:type="spellEnd"/>
      <w:r>
        <w:t xml:space="preserve"> environments may probably greater repeatability. </w:t>
      </w:r>
    </w:p>
    <w:p w14:paraId="65EEF470" w14:textId="38912BA4" w:rsidR="00B67C11" w:rsidRDefault="00B67C11" w:rsidP="007F39CD">
      <w:pPr>
        <w:pStyle w:val="Thesisnormal"/>
      </w:pPr>
      <w:r>
        <w:t xml:space="preserve">Alternatively, cold </w:t>
      </w:r>
      <w:r w:rsidR="008F1E67">
        <w:t>developmental cues may be actually signalling more variable conditions ahead as it is an unusual nest temperature and that promotes more individual variation and therefore evolutionary potential</w:t>
      </w:r>
      <w:r>
        <w:t>]</w:t>
      </w:r>
    </w:p>
    <w:p w14:paraId="3444059A" w14:textId="3097A250" w:rsidR="0093224E" w:rsidRDefault="0093224E" w:rsidP="007F39CD">
      <w:pPr>
        <w:pStyle w:val="Thesisnormal"/>
      </w:pPr>
    </w:p>
    <w:p w14:paraId="443AA7D6" w14:textId="1CDDE215" w:rsidR="0093224E" w:rsidRDefault="0093224E" w:rsidP="0093224E">
      <w:pPr>
        <w:pStyle w:val="Thesissectionheading"/>
      </w:pPr>
      <w:r>
        <w:lastRenderedPageBreak/>
        <w:t>Conclusio</w:t>
      </w:r>
      <w:r w:rsidR="0033563B">
        <w:t>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3EEF6ED2"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4T16:20:00Z" w:initials="f">
    <w:p w14:paraId="01F06FFB" w14:textId="49F66F86" w:rsidR="006F1909" w:rsidRDefault="006F1909">
      <w:pPr>
        <w:pStyle w:val="CommentText"/>
      </w:pPr>
      <w:r>
        <w:rPr>
          <w:rStyle w:val="CommentReference"/>
        </w:rPr>
        <w:annotationRef/>
      </w:r>
      <w:r>
        <w:t>Not sure where to this should go or should ditch? Or integrate with last paragraph below?</w:t>
      </w:r>
    </w:p>
  </w:comment>
  <w:comment w:id="1" w:author="fonti.kar@gmail.com" w:date="2020-09-04T13:57:00Z" w:initials="f">
    <w:p w14:paraId="64BE14BB" w14:textId="2212B08A" w:rsidR="006F1909" w:rsidRDefault="006F1909">
      <w:pPr>
        <w:pStyle w:val="CommentText"/>
      </w:pPr>
      <w:r>
        <w:rPr>
          <w:rStyle w:val="CommentReference"/>
        </w:rPr>
        <w:annotationRef/>
      </w:r>
      <w:r>
        <w:t>May not do this depending on models and time</w:t>
      </w:r>
    </w:p>
  </w:comment>
  <w:comment w:id="2" w:author="fonti.kar@gmail.com" w:date="2020-09-01T13:12:00Z" w:initials="f">
    <w:p w14:paraId="2F34DEBE" w14:textId="4D45D888" w:rsidR="006F1909" w:rsidRDefault="006F1909">
      <w:pPr>
        <w:pStyle w:val="CommentText"/>
      </w:pPr>
      <w:r>
        <w:rPr>
          <w:rStyle w:val="CommentReference"/>
        </w:rPr>
        <w:annotationRef/>
      </w:r>
      <w:r>
        <w:t>For SNP dataset and GRM and Depends if we can fit G matrix in imputation model</w:t>
      </w:r>
    </w:p>
  </w:comment>
  <w:comment w:id="3" w:author="fonti.kar@gmail.com" w:date="2020-09-01T10:40:00Z" w:initials="f">
    <w:p w14:paraId="420F197B" w14:textId="78EFE353" w:rsidR="006F1909" w:rsidRDefault="006F1909">
      <w:pPr>
        <w:pStyle w:val="CommentText"/>
      </w:pPr>
      <w:r>
        <w:rPr>
          <w:rStyle w:val="CommentReference"/>
        </w:rPr>
        <w:annotationRef/>
      </w:r>
      <w:r>
        <w:t>Can I replace this with, eggs were processed and incubated following Kar et al unpublished (Chapter 3).</w:t>
      </w:r>
    </w:p>
  </w:comment>
  <w:comment w:id="4" w:author="fonti.kar@gmail.com" w:date="2020-09-01T10:42:00Z" w:initials="f">
    <w:p w14:paraId="28881278" w14:textId="0A5400E1" w:rsidR="006F1909" w:rsidRDefault="006F1909">
      <w:pPr>
        <w:pStyle w:val="CommentText"/>
      </w:pPr>
      <w:r>
        <w:rPr>
          <w:rStyle w:val="CommentReference"/>
        </w:rPr>
        <w:annotationRef/>
      </w:r>
      <w:r>
        <w:t>OR should I calculate this for this sample of eggs in this study?</w:t>
      </w:r>
    </w:p>
  </w:comment>
  <w:comment w:id="5" w:author="fonti.kar@gmail.com" w:date="2020-09-10T13:34:00Z" w:initials="f">
    <w:p w14:paraId="24290751" w14:textId="550A8737" w:rsidR="003543A7" w:rsidRDefault="003543A7">
      <w:pPr>
        <w:pStyle w:val="CommentText"/>
      </w:pPr>
      <w:r>
        <w:rPr>
          <w:rStyle w:val="CommentReference"/>
        </w:rPr>
        <w:annotationRef/>
      </w:r>
    </w:p>
  </w:comment>
  <w:comment w:id="6" w:author="fonti.kar@gmail.com" w:date="2020-09-10T13:35:00Z" w:initials="f">
    <w:p w14:paraId="23DD0192" w14:textId="42C61DDA" w:rsidR="003543A7" w:rsidRDefault="003543A7">
      <w:pPr>
        <w:pStyle w:val="CommentText"/>
      </w:pPr>
      <w:r>
        <w:rPr>
          <w:rStyle w:val="CommentReference"/>
        </w:rPr>
        <w:annotationRef/>
      </w:r>
      <w:r w:rsidR="00732E1D">
        <w:rPr>
          <w:noProof/>
        </w:rPr>
        <w:t>Figure will change reruning some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F06FFB" w15:done="0"/>
  <w15:commentEx w15:paraId="64BE14BB" w15:done="0"/>
  <w15:commentEx w15:paraId="2F34DEBE" w15:done="0"/>
  <w15:commentEx w15:paraId="420F197B" w15:done="0"/>
  <w15:commentEx w15:paraId="28881278" w15:done="0"/>
  <w15:commentEx w15:paraId="24290751" w15:done="0"/>
  <w15:commentEx w15:paraId="23DD01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7C1" w16cex:dateUtc="2020-09-04T06:20:00Z"/>
  <w16cex:commentExtensible w16cex:durableId="22FCC63A" w16cex:dateUtc="2020-09-04T03:57:00Z"/>
  <w16cex:commentExtensible w16cex:durableId="22F8C745" w16cex:dateUtc="2020-09-01T03:12:00Z"/>
  <w16cex:commentExtensible w16cex:durableId="22F8A382" w16cex:dateUtc="2020-09-01T00:40:00Z"/>
  <w16cex:commentExtensible w16cex:durableId="22F8A3FF" w16cex:dateUtc="2020-09-01T00:42:00Z"/>
  <w16cex:commentExtensible w16cex:durableId="2304AA01" w16cex:dateUtc="2020-09-10T03:34:00Z"/>
  <w16cex:commentExtensible w16cex:durableId="2304AA05" w16cex:dateUtc="2020-09-10T0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F06FFB" w16cid:durableId="22FCE7C1"/>
  <w16cid:commentId w16cid:paraId="64BE14BB" w16cid:durableId="22FCC63A"/>
  <w16cid:commentId w16cid:paraId="2F34DEBE" w16cid:durableId="22F8C745"/>
  <w16cid:commentId w16cid:paraId="420F197B" w16cid:durableId="22F8A382"/>
  <w16cid:commentId w16cid:paraId="28881278" w16cid:durableId="22F8A3FF"/>
  <w16cid:commentId w16cid:paraId="24290751" w16cid:durableId="2304AA01"/>
  <w16cid:commentId w16cid:paraId="23DD0192" w16cid:durableId="2304AA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68A4"/>
    <w:rsid w:val="00026BA1"/>
    <w:rsid w:val="00027594"/>
    <w:rsid w:val="00035EBA"/>
    <w:rsid w:val="00036854"/>
    <w:rsid w:val="00037F1D"/>
    <w:rsid w:val="000409B7"/>
    <w:rsid w:val="000413F1"/>
    <w:rsid w:val="000416AD"/>
    <w:rsid w:val="00047CF0"/>
    <w:rsid w:val="000512D2"/>
    <w:rsid w:val="00060EA5"/>
    <w:rsid w:val="00065772"/>
    <w:rsid w:val="00070128"/>
    <w:rsid w:val="00072F38"/>
    <w:rsid w:val="000751A6"/>
    <w:rsid w:val="00076B26"/>
    <w:rsid w:val="000809C1"/>
    <w:rsid w:val="00086DED"/>
    <w:rsid w:val="00091EC6"/>
    <w:rsid w:val="0009268A"/>
    <w:rsid w:val="00093641"/>
    <w:rsid w:val="000A0958"/>
    <w:rsid w:val="000C4CF8"/>
    <w:rsid w:val="000C66D7"/>
    <w:rsid w:val="000E6057"/>
    <w:rsid w:val="00116F30"/>
    <w:rsid w:val="00125B6F"/>
    <w:rsid w:val="00126DD9"/>
    <w:rsid w:val="00127B0A"/>
    <w:rsid w:val="0013395F"/>
    <w:rsid w:val="001434C4"/>
    <w:rsid w:val="00144757"/>
    <w:rsid w:val="00171F62"/>
    <w:rsid w:val="00172D21"/>
    <w:rsid w:val="001826A5"/>
    <w:rsid w:val="0018333F"/>
    <w:rsid w:val="00185525"/>
    <w:rsid w:val="001879DB"/>
    <w:rsid w:val="001A39B6"/>
    <w:rsid w:val="001B01CC"/>
    <w:rsid w:val="001B4F05"/>
    <w:rsid w:val="001C41F7"/>
    <w:rsid w:val="001F2499"/>
    <w:rsid w:val="00210D4D"/>
    <w:rsid w:val="00222D02"/>
    <w:rsid w:val="0022511E"/>
    <w:rsid w:val="002504B3"/>
    <w:rsid w:val="0027253E"/>
    <w:rsid w:val="002876BD"/>
    <w:rsid w:val="00294E1F"/>
    <w:rsid w:val="002966FB"/>
    <w:rsid w:val="002A5DD3"/>
    <w:rsid w:val="002C3153"/>
    <w:rsid w:val="002E4C69"/>
    <w:rsid w:val="002F0844"/>
    <w:rsid w:val="002F77D5"/>
    <w:rsid w:val="00300C80"/>
    <w:rsid w:val="003323B1"/>
    <w:rsid w:val="00332816"/>
    <w:rsid w:val="00334FA6"/>
    <w:rsid w:val="0033561A"/>
    <w:rsid w:val="0033563B"/>
    <w:rsid w:val="00353130"/>
    <w:rsid w:val="003543A7"/>
    <w:rsid w:val="00355B33"/>
    <w:rsid w:val="00360556"/>
    <w:rsid w:val="00373A51"/>
    <w:rsid w:val="00381C9B"/>
    <w:rsid w:val="003907F1"/>
    <w:rsid w:val="003961A1"/>
    <w:rsid w:val="003C09B9"/>
    <w:rsid w:val="003C35DA"/>
    <w:rsid w:val="003C3D0C"/>
    <w:rsid w:val="003C5025"/>
    <w:rsid w:val="003D1A05"/>
    <w:rsid w:val="003F5756"/>
    <w:rsid w:val="00406BF7"/>
    <w:rsid w:val="004179F6"/>
    <w:rsid w:val="004337A5"/>
    <w:rsid w:val="00446969"/>
    <w:rsid w:val="0048036D"/>
    <w:rsid w:val="0048399C"/>
    <w:rsid w:val="00483A46"/>
    <w:rsid w:val="00483ACE"/>
    <w:rsid w:val="004864BB"/>
    <w:rsid w:val="004904EB"/>
    <w:rsid w:val="004A691C"/>
    <w:rsid w:val="004D610A"/>
    <w:rsid w:val="004E2202"/>
    <w:rsid w:val="004F02F9"/>
    <w:rsid w:val="004F1138"/>
    <w:rsid w:val="004F3B7A"/>
    <w:rsid w:val="00524213"/>
    <w:rsid w:val="005400F9"/>
    <w:rsid w:val="0056146F"/>
    <w:rsid w:val="00566CB1"/>
    <w:rsid w:val="005847BA"/>
    <w:rsid w:val="005B061E"/>
    <w:rsid w:val="005B0E63"/>
    <w:rsid w:val="005C1DAA"/>
    <w:rsid w:val="005C4D82"/>
    <w:rsid w:val="005D3D14"/>
    <w:rsid w:val="005E0498"/>
    <w:rsid w:val="005E06FA"/>
    <w:rsid w:val="005F077C"/>
    <w:rsid w:val="005F5ED0"/>
    <w:rsid w:val="005F6F0E"/>
    <w:rsid w:val="00600DBA"/>
    <w:rsid w:val="006042EF"/>
    <w:rsid w:val="00617763"/>
    <w:rsid w:val="00617E00"/>
    <w:rsid w:val="00633ABA"/>
    <w:rsid w:val="00644B35"/>
    <w:rsid w:val="0065167A"/>
    <w:rsid w:val="00653858"/>
    <w:rsid w:val="00690D9F"/>
    <w:rsid w:val="00692E8B"/>
    <w:rsid w:val="006A5E5E"/>
    <w:rsid w:val="006B5B31"/>
    <w:rsid w:val="006C3070"/>
    <w:rsid w:val="006D08F7"/>
    <w:rsid w:val="006E42EC"/>
    <w:rsid w:val="006F1909"/>
    <w:rsid w:val="006F546A"/>
    <w:rsid w:val="0071088E"/>
    <w:rsid w:val="00732E1D"/>
    <w:rsid w:val="007505DA"/>
    <w:rsid w:val="00751DC8"/>
    <w:rsid w:val="007731CB"/>
    <w:rsid w:val="00773921"/>
    <w:rsid w:val="0079245F"/>
    <w:rsid w:val="00795A15"/>
    <w:rsid w:val="00796501"/>
    <w:rsid w:val="007A0985"/>
    <w:rsid w:val="007D6DCC"/>
    <w:rsid w:val="007F39CD"/>
    <w:rsid w:val="007F73F3"/>
    <w:rsid w:val="0080090F"/>
    <w:rsid w:val="008059CF"/>
    <w:rsid w:val="0080652D"/>
    <w:rsid w:val="0081630D"/>
    <w:rsid w:val="00820C58"/>
    <w:rsid w:val="00852F77"/>
    <w:rsid w:val="00853D81"/>
    <w:rsid w:val="008552FD"/>
    <w:rsid w:val="00874F46"/>
    <w:rsid w:val="00875DBA"/>
    <w:rsid w:val="00885D54"/>
    <w:rsid w:val="0088693E"/>
    <w:rsid w:val="00893036"/>
    <w:rsid w:val="00893960"/>
    <w:rsid w:val="008A188E"/>
    <w:rsid w:val="008C5E6D"/>
    <w:rsid w:val="008D18A0"/>
    <w:rsid w:val="008D6504"/>
    <w:rsid w:val="008D7CFF"/>
    <w:rsid w:val="008F1E67"/>
    <w:rsid w:val="00924EC5"/>
    <w:rsid w:val="00930EAB"/>
    <w:rsid w:val="009313D4"/>
    <w:rsid w:val="0093224E"/>
    <w:rsid w:val="00950F65"/>
    <w:rsid w:val="009533C0"/>
    <w:rsid w:val="00963D21"/>
    <w:rsid w:val="0096720B"/>
    <w:rsid w:val="009774FD"/>
    <w:rsid w:val="009A53B1"/>
    <w:rsid w:val="009A79F9"/>
    <w:rsid w:val="009B23AA"/>
    <w:rsid w:val="009B6E64"/>
    <w:rsid w:val="009C6967"/>
    <w:rsid w:val="009C6F4A"/>
    <w:rsid w:val="009D251D"/>
    <w:rsid w:val="00A0549D"/>
    <w:rsid w:val="00A109A0"/>
    <w:rsid w:val="00A324E5"/>
    <w:rsid w:val="00A32833"/>
    <w:rsid w:val="00A35F8A"/>
    <w:rsid w:val="00A407C5"/>
    <w:rsid w:val="00A41F6E"/>
    <w:rsid w:val="00A75108"/>
    <w:rsid w:val="00A83571"/>
    <w:rsid w:val="00A83923"/>
    <w:rsid w:val="00A944B9"/>
    <w:rsid w:val="00AA1182"/>
    <w:rsid w:val="00AA64D2"/>
    <w:rsid w:val="00AC0F4D"/>
    <w:rsid w:val="00AC6407"/>
    <w:rsid w:val="00AD5807"/>
    <w:rsid w:val="00AF4EE4"/>
    <w:rsid w:val="00AF5DF0"/>
    <w:rsid w:val="00B178E1"/>
    <w:rsid w:val="00B17DB2"/>
    <w:rsid w:val="00B35578"/>
    <w:rsid w:val="00B35650"/>
    <w:rsid w:val="00B41612"/>
    <w:rsid w:val="00B46D63"/>
    <w:rsid w:val="00B51B97"/>
    <w:rsid w:val="00B542C2"/>
    <w:rsid w:val="00B62E2C"/>
    <w:rsid w:val="00B67C11"/>
    <w:rsid w:val="00B67FDA"/>
    <w:rsid w:val="00B85ABA"/>
    <w:rsid w:val="00B902D9"/>
    <w:rsid w:val="00B90FED"/>
    <w:rsid w:val="00BA2D68"/>
    <w:rsid w:val="00BB790C"/>
    <w:rsid w:val="00BC08BD"/>
    <w:rsid w:val="00BD5AC4"/>
    <w:rsid w:val="00BE2FF5"/>
    <w:rsid w:val="00BE56B4"/>
    <w:rsid w:val="00BE5917"/>
    <w:rsid w:val="00BE61D9"/>
    <w:rsid w:val="00BF3330"/>
    <w:rsid w:val="00BF3637"/>
    <w:rsid w:val="00BF475F"/>
    <w:rsid w:val="00BF6839"/>
    <w:rsid w:val="00BF7182"/>
    <w:rsid w:val="00C103A4"/>
    <w:rsid w:val="00C16188"/>
    <w:rsid w:val="00C30881"/>
    <w:rsid w:val="00C450E3"/>
    <w:rsid w:val="00C47CBB"/>
    <w:rsid w:val="00C52F05"/>
    <w:rsid w:val="00C721D6"/>
    <w:rsid w:val="00C72B23"/>
    <w:rsid w:val="00C73674"/>
    <w:rsid w:val="00C74466"/>
    <w:rsid w:val="00C75C6F"/>
    <w:rsid w:val="00C821EE"/>
    <w:rsid w:val="00C83313"/>
    <w:rsid w:val="00C93C8F"/>
    <w:rsid w:val="00CA12E0"/>
    <w:rsid w:val="00CA7CE2"/>
    <w:rsid w:val="00CA7F03"/>
    <w:rsid w:val="00CC441F"/>
    <w:rsid w:val="00CC552C"/>
    <w:rsid w:val="00CD1E09"/>
    <w:rsid w:val="00CD333D"/>
    <w:rsid w:val="00CD7FA5"/>
    <w:rsid w:val="00CE05B0"/>
    <w:rsid w:val="00CF0D65"/>
    <w:rsid w:val="00CF2A39"/>
    <w:rsid w:val="00D0249C"/>
    <w:rsid w:val="00D15451"/>
    <w:rsid w:val="00D17ED6"/>
    <w:rsid w:val="00D23CD0"/>
    <w:rsid w:val="00D4463A"/>
    <w:rsid w:val="00D44D61"/>
    <w:rsid w:val="00D5090E"/>
    <w:rsid w:val="00D53471"/>
    <w:rsid w:val="00D56A81"/>
    <w:rsid w:val="00D65BC8"/>
    <w:rsid w:val="00D70D7A"/>
    <w:rsid w:val="00D72D2C"/>
    <w:rsid w:val="00D76AFF"/>
    <w:rsid w:val="00D92F02"/>
    <w:rsid w:val="00DA6554"/>
    <w:rsid w:val="00DB5114"/>
    <w:rsid w:val="00DC151E"/>
    <w:rsid w:val="00DC580F"/>
    <w:rsid w:val="00DC6858"/>
    <w:rsid w:val="00DC6CED"/>
    <w:rsid w:val="00DD04F8"/>
    <w:rsid w:val="00DD3D0A"/>
    <w:rsid w:val="00DE233A"/>
    <w:rsid w:val="00DE4460"/>
    <w:rsid w:val="00DE7706"/>
    <w:rsid w:val="00E0472B"/>
    <w:rsid w:val="00E309DC"/>
    <w:rsid w:val="00E41F25"/>
    <w:rsid w:val="00E43890"/>
    <w:rsid w:val="00E5174D"/>
    <w:rsid w:val="00E579A9"/>
    <w:rsid w:val="00E7516F"/>
    <w:rsid w:val="00E76A4D"/>
    <w:rsid w:val="00E91E80"/>
    <w:rsid w:val="00E939BA"/>
    <w:rsid w:val="00EB0244"/>
    <w:rsid w:val="00EC5D25"/>
    <w:rsid w:val="00EC7F0B"/>
    <w:rsid w:val="00ED1FA0"/>
    <w:rsid w:val="00ED7132"/>
    <w:rsid w:val="00EF3815"/>
    <w:rsid w:val="00EF6C0A"/>
    <w:rsid w:val="00F11206"/>
    <w:rsid w:val="00F12BB8"/>
    <w:rsid w:val="00F17EF8"/>
    <w:rsid w:val="00F17F16"/>
    <w:rsid w:val="00F202F0"/>
    <w:rsid w:val="00F405CD"/>
    <w:rsid w:val="00F50E4A"/>
    <w:rsid w:val="00F544E6"/>
    <w:rsid w:val="00F70F43"/>
    <w:rsid w:val="00F76634"/>
    <w:rsid w:val="00F879E5"/>
    <w:rsid w:val="00F91777"/>
    <w:rsid w:val="00F928A7"/>
    <w:rsid w:val="00F96733"/>
    <w:rsid w:val="00FB0D77"/>
    <w:rsid w:val="00FB1BF2"/>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image" Target="media/image1.png"/><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6</TotalTime>
  <Pages>10</Pages>
  <Words>9580</Words>
  <Characters>5460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36</cp:revision>
  <dcterms:created xsi:type="dcterms:W3CDTF">2017-04-26T01:46:00Z</dcterms:created>
  <dcterms:modified xsi:type="dcterms:W3CDTF">2020-09-10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EVLm6rNL"/&gt;&lt;style id="http://www.zotero.org/styles/apa" locale="en-GB" hasBibliography="1" bibliographyStyleHasBeenSet="1"/&gt;&lt;prefs&gt;&lt;pref name="fieldType" value="Field"/&gt;&lt;/prefs&gt;&lt;/data&gt;</vt:lpwstr>
  </property>
</Properties>
</file>